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5C63258" w14:textId="77777777" w:rsidR="004536C2" w:rsidRPr="00F33F6A" w:rsidRDefault="004536C2" w:rsidP="004536C2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33F6A">
        <w:rPr>
          <w:rFonts w:ascii="Times New Roman" w:hAnsi="Times New Roman" w:cs="Times New Roman"/>
          <w:sz w:val="24"/>
          <w:szCs w:val="24"/>
          <w:u w:val="single"/>
        </w:rPr>
        <w:t>APPENDIX</w:t>
      </w:r>
    </w:p>
    <w:p w14:paraId="5F8644BD" w14:textId="77777777" w:rsidR="004536C2" w:rsidRPr="00F33F6A" w:rsidRDefault="004536C2" w:rsidP="004536C2">
      <w:pPr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33F6A">
        <w:rPr>
          <w:rFonts w:ascii="Times New Roman" w:hAnsi="Times New Roman" w:cs="Times New Roman"/>
          <w:sz w:val="24"/>
          <w:szCs w:val="24"/>
          <w:u w:val="single"/>
        </w:rPr>
        <w:t>Table A1. Incremental costs, QALYs and ICURs from the healthcare payer/provider and the societal perspective</w:t>
      </w:r>
    </w:p>
    <w:tbl>
      <w:tblPr>
        <w:tblW w:w="16296" w:type="dxa"/>
        <w:tblInd w:w="-1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7"/>
        <w:gridCol w:w="1452"/>
        <w:gridCol w:w="1099"/>
        <w:gridCol w:w="1135"/>
        <w:gridCol w:w="1524"/>
        <w:gridCol w:w="1559"/>
        <w:gridCol w:w="55"/>
        <w:gridCol w:w="1114"/>
        <w:gridCol w:w="1100"/>
        <w:gridCol w:w="1559"/>
        <w:gridCol w:w="1562"/>
        <w:gridCol w:w="25"/>
        <w:gridCol w:w="1535"/>
        <w:gridCol w:w="25"/>
        <w:gridCol w:w="1250"/>
        <w:gridCol w:w="25"/>
      </w:tblGrid>
      <w:tr w:rsidR="004536C2" w:rsidRPr="00F33F6A" w14:paraId="60638EA7" w14:textId="77777777" w:rsidTr="00CD605A">
        <w:trPr>
          <w:tblHeader/>
        </w:trPr>
        <w:tc>
          <w:tcPr>
            <w:tcW w:w="1277" w:type="dxa"/>
            <w:vMerge w:val="restart"/>
            <w:vAlign w:val="center"/>
          </w:tcPr>
          <w:p w14:paraId="3D0800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Estimation number</w:t>
            </w:r>
          </w:p>
          <w:p w14:paraId="770D88B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52" w:type="dxa"/>
            <w:vAlign w:val="center"/>
          </w:tcPr>
          <w:p w14:paraId="5D41C47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5372" w:type="dxa"/>
            <w:gridSpan w:val="5"/>
            <w:vAlign w:val="center"/>
          </w:tcPr>
          <w:p w14:paraId="3F1B053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Healthcare payer/provider perspective</w:t>
            </w:r>
          </w:p>
        </w:tc>
        <w:tc>
          <w:tcPr>
            <w:tcW w:w="5360" w:type="dxa"/>
            <w:gridSpan w:val="5"/>
            <w:vAlign w:val="center"/>
          </w:tcPr>
          <w:p w14:paraId="0AA4C0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Societal perspective</w:t>
            </w:r>
          </w:p>
        </w:tc>
        <w:tc>
          <w:tcPr>
            <w:tcW w:w="1560" w:type="dxa"/>
            <w:gridSpan w:val="2"/>
            <w:vAlign w:val="center"/>
          </w:tcPr>
          <w:p w14:paraId="6D6FBE2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Perspectives comparison</w:t>
            </w:r>
          </w:p>
        </w:tc>
        <w:tc>
          <w:tcPr>
            <w:tcW w:w="1275" w:type="dxa"/>
            <w:gridSpan w:val="2"/>
            <w:vAlign w:val="center"/>
          </w:tcPr>
          <w:p w14:paraId="72DE976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Threshold value</w:t>
            </w:r>
          </w:p>
        </w:tc>
      </w:tr>
      <w:tr w:rsidR="004536C2" w:rsidRPr="00F33F6A" w14:paraId="2B96D10B" w14:textId="77777777" w:rsidTr="00CD605A">
        <w:trPr>
          <w:gridAfter w:val="1"/>
          <w:wAfter w:w="25" w:type="dxa"/>
          <w:tblHeader/>
        </w:trPr>
        <w:tc>
          <w:tcPr>
            <w:tcW w:w="1277" w:type="dxa"/>
            <w:vMerge/>
            <w:vAlign w:val="center"/>
          </w:tcPr>
          <w:p w14:paraId="666492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52" w:type="dxa"/>
            <w:vAlign w:val="center"/>
          </w:tcPr>
          <w:p w14:paraId="3B44FB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Authors &amp; publication year</w:t>
            </w:r>
          </w:p>
        </w:tc>
        <w:tc>
          <w:tcPr>
            <w:tcW w:w="1099" w:type="dxa"/>
            <w:vAlign w:val="center"/>
          </w:tcPr>
          <w:p w14:paraId="6069CAB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∆Costs</w:t>
            </w:r>
          </w:p>
        </w:tc>
        <w:tc>
          <w:tcPr>
            <w:tcW w:w="1135" w:type="dxa"/>
            <w:vAlign w:val="center"/>
          </w:tcPr>
          <w:p w14:paraId="559266C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∆QALYs</w:t>
            </w:r>
          </w:p>
        </w:tc>
        <w:tc>
          <w:tcPr>
            <w:tcW w:w="1524" w:type="dxa"/>
            <w:vAlign w:val="center"/>
          </w:tcPr>
          <w:p w14:paraId="6C7CF49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ICUR (Cost/QALY)</w:t>
            </w:r>
          </w:p>
        </w:tc>
        <w:tc>
          <w:tcPr>
            <w:tcW w:w="1559" w:type="dxa"/>
            <w:vAlign w:val="center"/>
          </w:tcPr>
          <w:p w14:paraId="10C150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Authors´ conclusions</w:t>
            </w:r>
          </w:p>
        </w:tc>
        <w:tc>
          <w:tcPr>
            <w:tcW w:w="1169" w:type="dxa"/>
            <w:gridSpan w:val="2"/>
            <w:vAlign w:val="center"/>
          </w:tcPr>
          <w:p w14:paraId="634A73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∆Costs</w:t>
            </w:r>
          </w:p>
        </w:tc>
        <w:tc>
          <w:tcPr>
            <w:tcW w:w="1100" w:type="dxa"/>
            <w:vAlign w:val="center"/>
          </w:tcPr>
          <w:p w14:paraId="3A4E578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∆QALYs</w:t>
            </w:r>
          </w:p>
        </w:tc>
        <w:tc>
          <w:tcPr>
            <w:tcW w:w="1559" w:type="dxa"/>
            <w:vAlign w:val="center"/>
          </w:tcPr>
          <w:p w14:paraId="6A80259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ICUR (Cost/QALY)</w:t>
            </w:r>
          </w:p>
        </w:tc>
        <w:tc>
          <w:tcPr>
            <w:tcW w:w="1562" w:type="dxa"/>
            <w:vAlign w:val="center"/>
          </w:tcPr>
          <w:p w14:paraId="512DF1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Authors´ conclusions</w:t>
            </w:r>
          </w:p>
        </w:tc>
        <w:tc>
          <w:tcPr>
            <w:tcW w:w="1560" w:type="dxa"/>
            <w:gridSpan w:val="2"/>
            <w:vAlign w:val="center"/>
          </w:tcPr>
          <w:p w14:paraId="6A96ED2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3F6A">
              <w:rPr>
                <w:rFonts w:ascii="Times New Roman" w:hAnsi="Times New Roman" w:cs="Times New Roman"/>
                <w:b/>
              </w:rPr>
              <w:t>Do the conclusions change? (YES/NO)</w:t>
            </w:r>
          </w:p>
        </w:tc>
        <w:tc>
          <w:tcPr>
            <w:tcW w:w="1275" w:type="dxa"/>
            <w:gridSpan w:val="2"/>
            <w:vAlign w:val="center"/>
          </w:tcPr>
          <w:p w14:paraId="3B14E4B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4536C2" w:rsidRPr="00F33F6A" w14:paraId="2A39C1B4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3DE4BF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214383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oekhuizen et al (2018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la2h1aXplbjwvQXV0aG9yPjxZZWFyPjIwMTg8L1ll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la2h1aXplbjwvQXV0aG9yPjxZZWFyPjIwMTg8L1ll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CBC68E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05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31102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EA3F06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2,85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24B233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usual care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792055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62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7E39B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1D9CC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91,25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B915CC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usual care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2A06B5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F430C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€10,000-24,400</w:t>
            </w:r>
          </w:p>
        </w:tc>
      </w:tr>
      <w:tr w:rsidR="004536C2" w:rsidRPr="00F33F6A" w14:paraId="248C9EF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4C8E7B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A6D27D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oekhuizen et al (2018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la2h1aXplbjwvQXV0aG9yPjxZZWFyPjIwMTg8L1ll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la2h1aXplbjwvQXV0aG9yPjxZZWFyPjIwMTg8L1ll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89E92A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66D4DA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A4843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,66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15DE44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usual care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A0BDC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5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413160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B404C9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41,959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CC69B4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usual care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A40315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BB186C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€10,000-24,400</w:t>
            </w:r>
          </w:p>
        </w:tc>
      </w:tr>
      <w:tr w:rsidR="004536C2" w:rsidRPr="00F33F6A" w14:paraId="51925862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1BC452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EB68D1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oekhuizen et al (2018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la2h1aXplbjwvQXV0aG9yPjxZZWFyPjIwMTg8L1ll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la2h1aXplbjwvQXV0aG9yPjxZZWFyPjIwMTg8L1ll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C4F789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4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FD2B6A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1B56D7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5,75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8348D4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usual care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31C8EA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15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9983BA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0358A5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6,179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1087A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usual care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D4BA83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A80282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€10,000-24,400</w:t>
            </w:r>
          </w:p>
        </w:tc>
      </w:tr>
      <w:tr w:rsidR="004536C2" w:rsidRPr="00F33F6A" w14:paraId="49DCD5AB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655821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96D7C8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de Wit et al. (2018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ZSBXaXQ8L0F1dGhvcj48WWVhcj4yMDE4PC9ZZWFyPjxS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ZSBXaXQ8L0F1dGhvcj48WWVhcj4yMDE4PC9ZZWFyPjxS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85054B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9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CCDBC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0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BC56F2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47,38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04670F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usual care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969150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70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F5901F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4AD38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88,93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464E7F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HypoAware is dominated by usual care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E22FC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NO, but when social costs are included, the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intervention is dominated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F339B6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 xml:space="preserve">€20,000 </w:t>
            </w:r>
          </w:p>
        </w:tc>
      </w:tr>
      <w:tr w:rsidR="004536C2" w:rsidRPr="00F33F6A" w14:paraId="0A6F15C9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7FDDD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1279C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de Wit et al. (2018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ZSBXaXQ8L0F1dGhvcj48WWVhcj4yMDE4PC9ZZWFyPjxS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ZSBXaXQ8L0F1dGhvcj48WWVhcj4yMDE4PC9ZZWFyPjxS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7B126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9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217594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4C9A6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3,13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F5359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usual care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814CF8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0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16A04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B4D8E4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3,11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95776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usual care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B7B6DF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, but when social costs are included, the intervention is dominated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935A7B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€20,000 </w:t>
            </w:r>
          </w:p>
        </w:tc>
      </w:tr>
      <w:tr w:rsidR="004536C2" w:rsidRPr="00F33F6A" w14:paraId="57C8A5B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2A3636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1289C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Ericsson et al (2018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Fcmljc3NvbjwvQXV0aG9yPjxZZWFyPjIwMTg8L1llYXI+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Fcmljc3NvbjwvQXV0aG9yPjxZZWFyPjIwMTg8L1llYXI+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5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E0D10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8,02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62F597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8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188D21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2,59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F1D49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074885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6,41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19EED8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8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90C682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0,71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C03AA7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3AF16B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F06ED4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100,000-500,000 </w:t>
            </w:r>
          </w:p>
        </w:tc>
      </w:tr>
      <w:tr w:rsidR="004536C2" w:rsidRPr="00F33F6A" w14:paraId="6E5111B8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78B164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DE3959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EEE80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.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ED2BBA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57520C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9772D9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dominates doing nothing 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C1BBAD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.9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EDC8A0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DA8DF6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,4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290361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1789E0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B531B7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54628BC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721C54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59A950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655068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.3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6E7B3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1EE20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,37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762B31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07D16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.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9E37EF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789CF2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,5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CDCB85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A991C7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EE64E9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0470FB1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399AB6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951AB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D31A96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5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53BFE6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99B7B2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,6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CD14B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442E6F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5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5A4A18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7D65AB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,9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562022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BFA7C4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37F446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1BC8520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D5E687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9DB854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5942CE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08CC5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385C40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DBDBF3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35CBC2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7AB750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7B586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A0615D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68036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, but when social costs are included, the intervention 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FC2B5E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2300E707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F00AA5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793C1D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A80473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.8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63921A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8CE177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4,07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566B80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0AE93D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.4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469D0B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79701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3,45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FCD502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28904C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D88C52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1FAF90AC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4ABBA4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B17161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FB7E6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.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D1823E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22543B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A34FD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63AEA4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.91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D39C92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E7D66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,36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51A294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7AF6C0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FD0288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6CD908C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D4DD0D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D52282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3DACAF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.3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BA9301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4A5907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,37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EA4A12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dominates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CC6AF7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-3.3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D46CD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046ED8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,425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C137D9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2C67F2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40988F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1B9413F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D31D2D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B717BC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BA5A78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5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D18CF0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BCAB8A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,6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B1A9D3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70ED3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5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EE6D4E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821C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,7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27BD84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425BB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6A3237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09D7ED4B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ACE1F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0ACA2D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9EFEBB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432D4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D213A3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EC2F6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88586E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,01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595271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0A12E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B83BE1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82095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, but when social costs are included, the intervention 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524A4E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3BEDD296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BB71D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B020D1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eeze et al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VlemU8L0F1dGhvcj48WWVhcj4yMDE3PC9ZZWFyPjxS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8BD08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.8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7043AE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854BBB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4,07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5B2F2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D1CD54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.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62E73A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F16F73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4,14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F16483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doing nothing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4DCC33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439E40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2A13858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DB4898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20BD8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Jendel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Jendle&lt;/Author&gt;&lt;Year&gt;2017&lt;/Year&gt;&lt;RecNum&gt;444&lt;/RecNum&gt;&lt;DisplayText&gt;&lt;style face="superscript"&gt;40&lt;/style&gt;&lt;/DisplayText&gt;&lt;record&gt;&lt;rec-number&gt;444&lt;/rec-number&gt;&lt;foreign-keys&gt;&lt;key app="EN" db-id="xewp95axwsxx5qef9pb5vpee2ftvdt5dxeda" timestamp="1550765290"&gt;444&lt;/key&gt;&lt;key app="ENWeb" db-id=""&gt;0&lt;/key&gt;&lt;/foreign-keys&gt;&lt;ref-type name="Journal Article"&gt;17&lt;/ref-type&gt;&lt;contributors&gt;&lt;authors&gt;&lt;author&gt;Jendle, J.&lt;/author&gt;&lt;author&gt;Smith-Palmer, J.&lt;/author&gt;&lt;author&gt;Delbaere, A.&lt;/author&gt;&lt;author&gt;de Portu, S.&lt;/author&gt;&lt;author&gt;Papo, N.&lt;/author&gt;&lt;author&gt;Valentine, W.&lt;/author&gt;&lt;author&gt;Roze, S.&lt;/author&gt;&lt;/authors&gt;&lt;/contributors&gt;&lt;auth-address&gt;Orebro University, Orebro, Sweden.&amp;#xD;Ossian Health Economics and Communications, Basel, Switzerland. smith-palmer@ossianconsulting.com.&amp;#xD;Medtronic International Trading Sarl, Tolochenaz, Switzerland.&amp;#xD;Ossian Health Economics and Communications, Basel, Switzerland.&amp;#xD;HEVA HEOR, Lyon, France.&lt;/auth-address&gt;&lt;titles&gt;&lt;title&gt;Cost-Effectiveness Analysis of Sensor-Augmented Insulin Pump Therapy with Automated Insulin Suspension Versus Standard Insulin Pump Therapy in Patients with Type 1 Diabetes in Sweden&lt;/title&gt;&lt;secondary-title&gt;Diabetes Ther&lt;/secondary-title&gt;&lt;/titles&gt;&lt;periodical&gt;&lt;full-title&gt;Diabetes Ther&lt;/full-title&gt;&lt;/periodical&gt;&lt;pages&gt;1015-1030&lt;/pages&gt;&lt;volume&gt;8&lt;/volume&gt;&lt;number&gt;5&lt;/number&gt;&lt;edition&gt;2017/09/06&lt;/edition&gt;&lt;keywords&gt;&lt;keyword&gt;Cost&lt;/keyword&gt;&lt;keyword&gt;Cost-effectiveness&lt;/keyword&gt;&lt;keyword&gt;Sensor-augmented pump therapy&lt;/keyword&gt;&lt;keyword&gt;Type 1 diabetes&lt;/keyword&gt;&lt;/keywords&gt;&lt;dates&gt;&lt;year&gt;2017&lt;/year&gt;&lt;pub-dates&gt;&lt;date&gt;Oct&lt;/date&gt;&lt;/pub-dates&gt;&lt;/dates&gt;&lt;isbn&gt;1869-6953 (Print)&lt;/isbn&gt;&lt;accession-num&gt;28871565&lt;/accession-num&gt;&lt;urls&gt;&lt;related-urls&gt;&lt;url&gt;https://www.ncbi.nlm.nih.gov/pubmed/28871565&lt;/url&gt;&lt;/related-urls&gt;&lt;/urls&gt;&lt;custom2&gt;PMC5630551&lt;/custom2&gt;&lt;electronic-resource-num&gt;10.1007/s13300-017-0294-z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0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B7DA10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73,89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D96A2E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8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6F3FB8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98,88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904C60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72CE00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262,39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F9BCB0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8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6C7CA7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39,57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9AE2C2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9E11C4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C07960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300,000 </w:t>
            </w:r>
          </w:p>
        </w:tc>
      </w:tr>
      <w:tr w:rsidR="004536C2" w:rsidRPr="00F33F6A" w14:paraId="1AB8CB5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9F55C1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4DB8B7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Jendel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Jendle&lt;/Author&gt;&lt;Year&gt;2017&lt;/Year&gt;&lt;RecNum&gt;444&lt;/RecNum&gt;&lt;DisplayText&gt;&lt;style face="superscript"&gt;40&lt;/style&gt;&lt;/DisplayText&gt;&lt;record&gt;&lt;rec-number&gt;444&lt;/rec-number&gt;&lt;foreign-keys&gt;&lt;key app="EN" db-id="xewp95axwsxx5qef9pb5vpee2ftvdt5dxeda" timestamp="1550765290"&gt;444&lt;/key&gt;&lt;key app="ENWeb" db-id=""&gt;0&lt;/key&gt;&lt;/foreign-keys&gt;&lt;ref-type name="Journal Article"&gt;17&lt;/ref-type&gt;&lt;contributors&gt;&lt;authors&gt;&lt;author&gt;Jendle, J.&lt;/author&gt;&lt;author&gt;Smith-Palmer, J.&lt;/author&gt;&lt;author&gt;Delbaere, A.&lt;/author&gt;&lt;author&gt;de Portu, S.&lt;/author&gt;&lt;author&gt;Papo, N.&lt;/author&gt;&lt;author&gt;Valentine, W.&lt;/author&gt;&lt;author&gt;Roze, S.&lt;/author&gt;&lt;/authors&gt;&lt;/contributors&gt;&lt;auth-address&gt;Orebro University, Orebro, Sweden.&amp;#xD;Ossian Health Economics and Communications, Basel, Switzerland. smith-palmer@ossianconsulting.com.&amp;#xD;Medtronic International Trading Sarl, Tolochenaz, Switzerland.&amp;#xD;Ossian Health Economics and Communications, Basel, Switzerland.&amp;#xD;HEVA HEOR, Lyon, France.&lt;/auth-address&gt;&lt;titles&gt;&lt;title&gt;Cost-Effectiveness Analysis of Sensor-Augmented Insulin Pump Therapy with Automated Insulin Suspension Versus Standard Insulin Pump Therapy in Patients with Type 1 Diabetes in Sweden&lt;/title&gt;&lt;secondary-title&gt;Diabetes Ther&lt;/secondary-title&gt;&lt;/titles&gt;&lt;periodical&gt;&lt;full-title&gt;Diabetes Ther&lt;/full-title&gt;&lt;/periodical&gt;&lt;pages&gt;1015-1030&lt;/pages&gt;&lt;volume&gt;8&lt;/volume&gt;&lt;number&gt;5&lt;/number&gt;&lt;edition&gt;2017/09/06&lt;/edition&gt;&lt;keywords&gt;&lt;keyword&gt;Cost&lt;/keyword&gt;&lt;keyword&gt;Cost-effectiveness&lt;/keyword&gt;&lt;keyword&gt;Sensor-augmented pump therapy&lt;/keyword&gt;&lt;keyword&gt;Type 1 diabetes&lt;/keyword&gt;&lt;/keywords&gt;&lt;dates&gt;&lt;year&gt;2017&lt;/year&gt;&lt;pub-dates&gt;&lt;date&gt;Oct&lt;/date&gt;&lt;/pub-dates&gt;&lt;/dates&gt;&lt;isbn&gt;1869-6953 (Print)&lt;/isbn&gt;&lt;accession-num&gt;28871565&lt;/accession-num&gt;&lt;urls&gt;&lt;related-urls&gt;&lt;url&gt;https://www.ncbi.nlm.nih.gov/pubmed/28871565&lt;/url&gt;&lt;/related-urls&gt;&lt;/urls&gt;&lt;custom2&gt;PMC5630551&lt;/custom2&gt;&lt;electronic-resource-num&gt;10.1007/s13300-017-0294-z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0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5833B2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50,48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68089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06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C33606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28,47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A053A1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592377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68,89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56658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06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26592A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52,01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DB829B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D2661B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480C2A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300,000 </w:t>
            </w:r>
          </w:p>
        </w:tc>
      </w:tr>
      <w:tr w:rsidR="004536C2" w:rsidRPr="00F33F6A" w14:paraId="3E4A05BF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E5DFC2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69E864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andstedt-Hallin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A92618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2,75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CB37A8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C70D0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2,14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EFCC76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27B682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9,15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3578B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09F717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72,50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FD1C55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D8B866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CAFC5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571CC36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8CB3DA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8087A7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andstedt-Hallin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84F28C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2,75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FDC5CA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9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3DBE80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4,73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6625C7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6832DD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9,15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18218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9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704E51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2,55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1D4AA7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69DA48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8BC9E9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221881C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580F0E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EA6A76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andstedt-Hallin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A702FC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9,07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CE66CB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EE6816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79,47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FE1D3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EB46D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9,45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AC949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126DB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22,73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907787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EA4700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56A82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1964B048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138890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2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0ED156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andstedt-Hallin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259E32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4,60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D6D5DB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8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7B0EEA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2,72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C046E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06DA5C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8,89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97E69A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8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1A951F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60,36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7BA40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F3926D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E93064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1A0768DB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6CB6F9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5846E2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andstedt-Hallin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5kc3RlZHQtSGFsbGluPC9BdXRob3I+PFllYXI+MjAx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482FC3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3,89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013150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71ADD8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75,31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B237A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C0CC0F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62,451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053239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0890E5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38,78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4F7886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737BF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0B0645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12501C6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94E52F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CD139B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ze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zwvWWVhcj48UmVj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zwvWWVhcj48UmVj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1A05B4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05,63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FDB84C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4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382483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10,78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1887F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0242A5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6,02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678A31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4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D14B91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5,87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F0E71F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838433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17861E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DKK 225,000 </w:t>
            </w:r>
          </w:p>
        </w:tc>
      </w:tr>
      <w:tr w:rsidR="004536C2" w:rsidRPr="00F33F6A" w14:paraId="33172B2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65F6F1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634C77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ze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zwvWWVhcj48UmVj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zwvWWVhcj48UmVj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1D5672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7,793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2E399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8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0946F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21,16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92552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DDA9EA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68,68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705377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8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E2CF4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9,725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DBBBEE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698336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7F813A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DKK 225,000 </w:t>
            </w:r>
          </w:p>
        </w:tc>
      </w:tr>
      <w:tr w:rsidR="004536C2" w:rsidRPr="00F33F6A" w14:paraId="77416D48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ADFABE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1D24E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langen et al. (201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GFuZ2VuPC9BdXRob3I+PFllYXI+MjAxNzwvWWVhcj48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GFuZ2VuPC9BdXRob3I+PFllYXI+MjAxNzwvWWVhcj48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5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C1B5ED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6,569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111669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399B9E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5,31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B7E715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CD00CC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21,22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487CC4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B53F7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6,48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C4FEF5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19D271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4F21CA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€80,000 </w:t>
            </w:r>
          </w:p>
        </w:tc>
      </w:tr>
      <w:tr w:rsidR="004536C2" w:rsidRPr="00F33F6A" w14:paraId="45320E60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40A5B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C6D5F5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Farshchi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GYXJzaGNoaTwvQXV0aG9yPjxZZWFyPjIwMTY8L1llYXI+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GYXJzaGNoaTwvQXV0aG9yPjxZZWFyPjIwMTY8L1llYXI+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3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AF02B2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3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AB3819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37FF15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E5BB03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E84EF1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71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CD665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0F5EF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,13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0BB68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0A1DBA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C73E55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20,000</w:t>
            </w:r>
          </w:p>
        </w:tc>
      </w:tr>
      <w:tr w:rsidR="004536C2" w:rsidRPr="00F33F6A" w14:paraId="0D6CCF88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C5E559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A05433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Haig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YWlnPC9BdXRob3I+PFllYXI+MjAxNjwvWWVhcj48UmVj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YWlnPC9BdXRob3I+PFllYXI+MjAxNjwvWWVhcj48UmVj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6F151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,849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2CCB8E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2DD6F4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4,49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4029A9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2F225C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8,99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E9FBAE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0D1FC9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7,48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2D33FF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D4A83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, but when social costs are included, the intervention 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E9C4E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CAN$ 50,000</w:t>
            </w:r>
          </w:p>
        </w:tc>
      </w:tr>
      <w:tr w:rsidR="004536C2" w:rsidRPr="00F33F6A" w14:paraId="1CC6C134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2623B9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D950FF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Haig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YWlnPC9BdXRob3I+PFllYXI+MjAxNjwvWWVhcj48UmVj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YWlnPC9BdXRob3I+PFllYXI+MjAxNjwvWWVhcj48UmVj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A93014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1,47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4A3D1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BB2F3B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6,41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3B9C9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8F293F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1,11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D24098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A8F72B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4,73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C30A01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079478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, but when social costs are included, the intervention 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7B9C4F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CAN$ 50,000</w:t>
            </w:r>
          </w:p>
        </w:tc>
      </w:tr>
      <w:tr w:rsidR="004536C2" w:rsidRPr="00F33F6A" w14:paraId="2920C666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FEEB09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2F8B23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olu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2x1PC9BdXRob3I+PFllYXI+MjAxNjwvWWVhcj48UmVj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2x1PC9BdXRob3I+PFllYXI+MjAxNjwvWWVhcj48UmVj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3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9D9FEB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2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B0E5DD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1320DD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92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84AC98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823002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-1,300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1C9175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91D35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,41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7650C1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A8EBA2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0877F0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1A1439E0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967F9E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4EA7A9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ian et al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WFuPC9BdXRob3I+PFllYXI+MjAxNjwvWWVhcj48UmVj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WFuPC9BdXRob3I+PFllYXI+MjAxNjwvWWVhcj48UmVj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26CE5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98,53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6A349D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2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153F6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78,83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D1F88B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2DCD4F3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49,67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863DBC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2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9F408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99,74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1F7568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8BFDA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33CAF0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7A2432E2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4FD0A0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A76D5E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ian et al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WFuPC9BdXRob3I+PFllYXI+MjAxNjwvWWVhcj48UmVj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WFuPC9BdXRob3I+PFllYXI+MjAxNjwvWWVhcj48UmVj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BFA03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213,042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16218A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.2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B58B76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66,62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57FCF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234CAFE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048,65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004D9A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.2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1FBAD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4,04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D504A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C52CC9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F7F1A6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632AA96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9C110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E935CA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Nguyen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Z3V5ZW48L0F1dGhvcj48WWVhcj4yMDE2PC9ZZWFyPjxS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Z3V5ZW48L0F1dGhvcj48WWVhcj4yMDE2PC9ZZWFyPjxS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5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6558C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4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B00541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6A746F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59F2D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7C68AD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7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6C8EDF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55DD5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BCFAA0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8B9B1F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6EC52A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ingapore S$ 63,000 </w:t>
            </w:r>
          </w:p>
        </w:tc>
      </w:tr>
      <w:tr w:rsidR="004536C2" w:rsidRPr="00F33F6A" w14:paraId="3CCD176F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6B2AA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F4838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ussel et al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Vzc2VsPC9BdXRob3I+PFllYXI+MjAxNjwvWWVhcj48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Vzc2VsPC9BdXRob3I+PFllYXI+MjAxNjwvWWVhcj48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8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09C389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,55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4341D8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E5E672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,27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A79D6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74E63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2,28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55161B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E1EB33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,19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ACD7FD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8AD826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3700DC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€30,000</w:t>
            </w:r>
          </w:p>
        </w:tc>
      </w:tr>
      <w:tr w:rsidR="004536C2" w:rsidRPr="00F33F6A" w14:paraId="7623B94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308C12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1E61D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ussel et al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Vzc2VsPC9BdXRob3I+PFllYXI+MjAxNjwvWWVhcj48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Vzc2VsPC9BdXRob3I+PFllYXI+MjAxNjwvWWVhcj48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8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417E30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,69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36C23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6A6878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0,7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DA9287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2D825D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,41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D559C5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85BED7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9,48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9B257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9E433E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2A81B1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€30,000</w:t>
            </w:r>
          </w:p>
        </w:tc>
      </w:tr>
      <w:tr w:rsidR="004536C2" w:rsidRPr="00F33F6A" w14:paraId="151F625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38727D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311321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ze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jwvWWVhcj48UmVj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jwvWWVhcj48UmVj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3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5BC3A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6,56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11A7B2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.99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FF2AAC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2,23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8E95E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81A3B5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,04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163C38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.9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504DE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,359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2CA9F6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251A9C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1EBFB9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332D11E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00D5E7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BED6B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ze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jwvWWVhcj48UmVj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jwvWWVhcj48UmVj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E4A5B1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5,80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5966F9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18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74461C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0,1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566F7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A3CCF9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1,88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9F460B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18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F303C2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6,86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88089E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637EFD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AF8BB0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€30,000 </w:t>
            </w:r>
          </w:p>
        </w:tc>
      </w:tr>
      <w:tr w:rsidR="004536C2" w:rsidRPr="00F33F6A" w14:paraId="7D339DC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313C01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7BC82D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ze et al. (201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jwvWWVhcj48UmVj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jwvWWVhcj48UmVj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0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5F4B8E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7,05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865D88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63144E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2,9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B2D4E3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41EC7B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26,010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BE147C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C8B2D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0,48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26523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D19D3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2E1D84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€80,000 </w:t>
            </w:r>
          </w:p>
        </w:tc>
      </w:tr>
      <w:tr w:rsidR="004536C2" w:rsidRPr="00F33F6A" w14:paraId="705A9A16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038775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14635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Brown et al. (201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3bjwvQXV0aG9yPjxZZWFyPjIwMTU8L1llYXI+PFJl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cm93bjwvQXV0aG9yPjxZZWFyPjIwMTU8L1llYXI+PFJl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D8D5E8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6,36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36FB1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998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F036E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6,44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1B0AE6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 for threshold values &gt; $56,500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221F9F0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0,80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224A1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998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263733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0,86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C4787C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F2FC63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, but when social costs are included, the intervention 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6D4E4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0,000 – 100,000</w:t>
            </w:r>
          </w:p>
        </w:tc>
      </w:tr>
      <w:tr w:rsidR="004536C2" w:rsidRPr="00F33F6A" w14:paraId="7B6FA87F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ED6235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817C43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Cutino et al (201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Cutino&lt;/Author&gt;&lt;Year&gt;2015&lt;/Year&gt;&lt;RecNum&gt;2550&lt;/RecNum&gt;&lt;DisplayText&gt;&lt;style face="superscript"&gt;62&lt;/style&gt;&lt;/DisplayText&gt;&lt;record&gt;&lt;rec-number&gt;2550&lt;/rec-number&gt;&lt;foreign-keys&gt;&lt;key app="EN" db-id="xewp95axwsxx5qef9pb5vpee2ftvdt5dxeda" timestamp="1552394964"&gt;2550&lt;/key&gt;&lt;/foreign-keys&gt;&lt;ref-type name="Journal Article"&gt;17&lt;/ref-type&gt;&lt;contributors&gt;&lt;authors&gt;&lt;author&gt;Cutino, A.&lt;/author&gt;&lt;author&gt;Green, K.&lt;/author&gt;&lt;author&gt;Kendall, R.&lt;/author&gt;&lt;author&gt;Moore, P. T.&lt;/author&gt;&lt;author&gt;Zachary, C.&lt;/author&gt;&lt;/authors&gt;&lt;/contributors&gt;&lt;auth-address&gt;Alimera Sciences, 6120 Windward Parkway, Ste 290, Alpharetta, GA 30005. E-mail: Christopher.Zachary@alimerasciences.com.&lt;/auth-address&gt;&lt;titles&gt;&lt;title&gt;Economic evaluation of a fluocinolone acetonide intravitreal implant for patients with DME based on the FAME study&lt;/title&gt;&lt;secondary-title&gt;Am J Manag Care&lt;/secondary-title&gt;&lt;alt-title&gt;The American journal of managed care&lt;/alt-title&gt;&lt;/titles&gt;&lt;periodical&gt;&lt;full-title&gt;Am J Manag Care&lt;/full-title&gt;&lt;/periodical&gt;&lt;pages&gt;S63-72&lt;/pages&gt;&lt;volume&gt;21&lt;/volume&gt;&lt;number&gt;4 Suppl&lt;/number&gt;&lt;edition&gt;2015/03/04&lt;/edition&gt;&lt;keywords&gt;&lt;keyword&gt;Anti-Inflammatory Agents/economics/*therapeutic use&lt;/keyword&gt;&lt;keyword&gt;Clinical Trials, Phase III as Topic&lt;/keyword&gt;&lt;keyword&gt;*Cost-Benefit Analysis&lt;/keyword&gt;&lt;keyword&gt;Diabetic Retinopathy/complications/*drug therapy/economics&lt;/keyword&gt;&lt;keyword&gt;Drug Implants&lt;/keyword&gt;&lt;keyword&gt;Fluocinolone Acetonide/economics/*therapeutic use&lt;/keyword&gt;&lt;keyword&gt;Humans&lt;/keyword&gt;&lt;keyword&gt;Intravitreal Injections&lt;/keyword&gt;&lt;keyword&gt;Macular Edema/*drug therapy/economics/etiology&lt;/keyword&gt;&lt;keyword&gt;Markov Chains&lt;/keyword&gt;&lt;keyword&gt;Quality-Adjusted Life Years&lt;/keyword&gt;&lt;keyword&gt;Randomized Controlled Trials as Topic&lt;/keyword&gt;&lt;keyword&gt;United States&lt;/keyword&gt;&lt;/keywords&gt;&lt;dates&gt;&lt;year&gt;2015&lt;/year&gt;&lt;pub-dates&gt;&lt;date&gt;Jan&lt;/date&gt;&lt;/pub-dates&gt;&lt;/dates&gt;&lt;isbn&gt;1088-0224&lt;/isbn&gt;&lt;accession-num&gt;25734663&lt;/accession-num&gt;&lt;urls&gt;&lt;/urls&gt;&lt;remote-database-provider&gt;NLM&lt;/remote-database-provider&gt;&lt;language&gt;eng&lt;/language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2CF172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8,88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DB7C3E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28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DE255A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6,58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EFB88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2A9067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,01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96A76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28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463039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8,94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58D056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E161D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174085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0000</w:t>
            </w:r>
          </w:p>
        </w:tc>
      </w:tr>
      <w:tr w:rsidR="004536C2" w:rsidRPr="00F33F6A" w14:paraId="70DDBB52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59FFC4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59D4E0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Cutino et al (201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Cutino&lt;/Author&gt;&lt;Year&gt;2015&lt;/Year&gt;&lt;RecNum&gt;2550&lt;/RecNum&gt;&lt;DisplayText&gt;&lt;style face="superscript"&gt;62&lt;/style&gt;&lt;/DisplayText&gt;&lt;record&gt;&lt;rec-number&gt;2550&lt;/rec-number&gt;&lt;foreign-keys&gt;&lt;key app="EN" db-id="xewp95axwsxx5qef9pb5vpee2ftvdt5dxeda" timestamp="1552394964"&gt;2550&lt;/key&gt;&lt;/foreign-keys&gt;&lt;ref-type name="Journal Article"&gt;17&lt;/ref-type&gt;&lt;contributors&gt;&lt;authors&gt;&lt;author&gt;Cutino, A.&lt;/author&gt;&lt;author&gt;Green, K.&lt;/author&gt;&lt;author&gt;Kendall, R.&lt;/author&gt;&lt;author&gt;Moore, P. T.&lt;/author&gt;&lt;author&gt;Zachary, C.&lt;/author&gt;&lt;/authors&gt;&lt;/contributors&gt;&lt;auth-address&gt;Alimera Sciences, 6120 Windward Parkway, Ste 290, Alpharetta, GA 30005. E-mail: Christopher.Zachary@alimerasciences.com.&lt;/auth-address&gt;&lt;titles&gt;&lt;title&gt;Economic evaluation of a fluocinolone acetonide intravitreal implant for patients with DME based on the FAME study&lt;/title&gt;&lt;secondary-title&gt;Am J Manag Care&lt;/secondary-title&gt;&lt;alt-title&gt;The American journal of managed care&lt;/alt-title&gt;&lt;/titles&gt;&lt;periodical&gt;&lt;full-title&gt;Am J Manag Care&lt;/full-title&gt;&lt;/periodical&gt;&lt;pages&gt;S63-72&lt;/pages&gt;&lt;volume&gt;21&lt;/volume&gt;&lt;number&gt;4 Suppl&lt;/number&gt;&lt;edition&gt;2015/03/04&lt;/edition&gt;&lt;keywords&gt;&lt;keyword&gt;Anti-Inflammatory Agents/economics/*therapeutic use&lt;/keyword&gt;&lt;keyword&gt;Clinical Trials, Phase III as Topic&lt;/keyword&gt;&lt;keyword&gt;*Cost-Benefit Analysis&lt;/keyword&gt;&lt;keyword&gt;Diabetic Retinopathy/complications/*drug therapy/economics&lt;/keyword&gt;&lt;keyword&gt;Drug Implants&lt;/keyword&gt;&lt;keyword&gt;Fluocinolone Acetonide/economics/*therapeutic use&lt;/keyword&gt;&lt;keyword&gt;Humans&lt;/keyword&gt;&lt;keyword&gt;Intravitreal Injections&lt;/keyword&gt;&lt;keyword&gt;Macular Edema/*drug therapy/economics/etiology&lt;/keyword&gt;&lt;keyword&gt;Markov Chains&lt;/keyword&gt;&lt;keyword&gt;Quality-Adjusted Life Years&lt;/keyword&gt;&lt;keyword&gt;Randomized Controlled Trials as Topic&lt;/keyword&gt;&lt;keyword&gt;United States&lt;/keyword&gt;&lt;/keywords&gt;&lt;dates&gt;&lt;year&gt;2015&lt;/year&gt;&lt;pub-dates&gt;&lt;date&gt;Jan&lt;/date&gt;&lt;/pub-dates&gt;&lt;/dates&gt;&lt;isbn&gt;1088-0224&lt;/isbn&gt;&lt;accession-num&gt;25734663&lt;/accession-num&gt;&lt;urls&gt;&lt;/urls&gt;&lt;remote-database-provider&gt;NLM&lt;/remote-database-provider&gt;&lt;language&gt;eng&lt;/language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EC6A15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3,54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528F8D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28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FDF800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5,18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3FC5F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59B6A4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36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648164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28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8C8E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0,61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939CD8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98F325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58B6CE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0000</w:t>
            </w:r>
          </w:p>
        </w:tc>
      </w:tr>
      <w:tr w:rsidR="004536C2" w:rsidRPr="00F33F6A" w14:paraId="79EC070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5683E1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4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B22B13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Cutino et al (201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Cutino&lt;/Author&gt;&lt;Year&gt;2015&lt;/Year&gt;&lt;RecNum&gt;2550&lt;/RecNum&gt;&lt;DisplayText&gt;&lt;style face="superscript"&gt;62&lt;/style&gt;&lt;/DisplayText&gt;&lt;record&gt;&lt;rec-number&gt;2550&lt;/rec-number&gt;&lt;foreign-keys&gt;&lt;key app="EN" db-id="xewp95axwsxx5qef9pb5vpee2ftvdt5dxeda" timestamp="1552394964"&gt;2550&lt;/key&gt;&lt;/foreign-keys&gt;&lt;ref-type name="Journal Article"&gt;17&lt;/ref-type&gt;&lt;contributors&gt;&lt;authors&gt;&lt;author&gt;Cutino, A.&lt;/author&gt;&lt;author&gt;Green, K.&lt;/author&gt;&lt;author&gt;Kendall, R.&lt;/author&gt;&lt;author&gt;Moore, P. T.&lt;/author&gt;&lt;author&gt;Zachary, C.&lt;/author&gt;&lt;/authors&gt;&lt;/contributors&gt;&lt;auth-address&gt;Alimera Sciences, 6120 Windward Parkway, Ste 290, Alpharetta, GA 30005. E-mail: Christopher.Zachary@alimerasciences.com.&lt;/auth-address&gt;&lt;titles&gt;&lt;title&gt;Economic evaluation of a fluocinolone acetonide intravitreal implant for patients with DME based on the FAME study&lt;/title&gt;&lt;secondary-title&gt;Am J Manag Care&lt;/secondary-title&gt;&lt;alt-title&gt;The American journal of managed care&lt;/alt-title&gt;&lt;/titles&gt;&lt;periodical&gt;&lt;full-title&gt;Am J Manag Care&lt;/full-title&gt;&lt;/periodical&gt;&lt;pages&gt;S63-72&lt;/pages&gt;&lt;volume&gt;21&lt;/volume&gt;&lt;number&gt;4 Suppl&lt;/number&gt;&lt;edition&gt;2015/03/04&lt;/edition&gt;&lt;keywords&gt;&lt;keyword&gt;Anti-Inflammatory Agents/economics/*therapeutic use&lt;/keyword&gt;&lt;keyword&gt;Clinical Trials, Phase III as Topic&lt;/keyword&gt;&lt;keyword&gt;*Cost-Benefit Analysis&lt;/keyword&gt;&lt;keyword&gt;Diabetic Retinopathy/complications/*drug therapy/economics&lt;/keyword&gt;&lt;keyword&gt;Drug Implants&lt;/keyword&gt;&lt;keyword&gt;Fluocinolone Acetonide/economics/*therapeutic use&lt;/keyword&gt;&lt;keyword&gt;Humans&lt;/keyword&gt;&lt;keyword&gt;Intravitreal Injections&lt;/keyword&gt;&lt;keyword&gt;Macular Edema/*drug therapy/economics/etiology&lt;/keyword&gt;&lt;keyword&gt;Markov Chains&lt;/keyword&gt;&lt;keyword&gt;Quality-Adjusted Life Years&lt;/keyword&gt;&lt;keyword&gt;Randomized Controlled Trials as Topic&lt;/keyword&gt;&lt;keyword&gt;United States&lt;/keyword&gt;&lt;/keywords&gt;&lt;dates&gt;&lt;year&gt;2015&lt;/year&gt;&lt;pub-dates&gt;&lt;date&gt;Jan&lt;/date&gt;&lt;/pub-dates&gt;&lt;/dates&gt;&lt;isbn&gt;1088-0224&lt;/isbn&gt;&lt;accession-num&gt;25734663&lt;/accession-num&gt;&lt;urls&gt;&lt;/urls&gt;&lt;remote-database-provider&gt;NLM&lt;/remote-database-provider&gt;&lt;language&gt;eng&lt;/language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CF5D2B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6,03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DA280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28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E1E8D5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02,12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21DD2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F2E467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1,11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D51EB2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28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B7A35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6,32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2022ED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8CB35E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6DFFC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0000</w:t>
            </w:r>
          </w:p>
        </w:tc>
      </w:tr>
      <w:tr w:rsidR="004536C2" w:rsidRPr="00F33F6A" w14:paraId="161025B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ED7780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B23A8F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Huetson et al (201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V0c29uPC9BdXRob3I+PFllYXI+MjAxNTwvWWVhcj48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V0c29uPC9BdXRob3I+PFllYXI+MjAxNTwvWWVhcj48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8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216B7A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7,469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C90F91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6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0B06B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13,16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29570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BFBE7D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6,86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9FA874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6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B23F2E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04,07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D2B42E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FB2FC8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08E81A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NOKs 500,000 </w:t>
            </w:r>
          </w:p>
        </w:tc>
      </w:tr>
      <w:tr w:rsidR="004536C2" w:rsidRPr="00F33F6A" w14:paraId="72351DF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4833BE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99E4B7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ze et al (201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TwvWWVhcj48UmVj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b3plPC9BdXRob3I+PFllYXI+MjAxNTwvWWVhcj48UmVj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8C1C45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15,10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C95E24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7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D155DE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45,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C0710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CBC50F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79,96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F79E0A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7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AC3BD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67,57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78154E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7A387B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79AA19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3C525978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ACAF12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6926B5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iadaliri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iadaliri&lt;/Author&gt;&lt;Year&gt;2014&lt;/Year&gt;&lt;RecNum&gt;122&lt;/RecNum&gt;&lt;DisplayText&gt;&lt;style face="superscript"&gt;42&lt;/style&gt;&lt;/DisplayText&gt;&lt;record&gt;&lt;rec-number&gt;122&lt;/rec-number&gt;&lt;foreign-keys&gt;&lt;key app="EN" db-id="xewp95axwsxx5qef9pb5vpee2ftvdt5dxeda" timestamp="1541110060"&gt;122&lt;/key&gt;&lt;key app="ENWeb" db-id=""&gt;0&lt;/key&gt;&lt;/foreign-keys&gt;&lt;ref-type name="Journal Article"&gt;17&lt;/ref-type&gt;&lt;contributors&gt;&lt;authors&gt;&lt;author&gt;Kiadaliri, A. A.&lt;/author&gt;&lt;author&gt;Gerdtham, U. G.&lt;/author&gt;&lt;author&gt;Eliasson, B.&lt;/author&gt;&lt;author&gt;Carlsson, K. S.&lt;/author&gt;&lt;/authors&gt;&lt;/contributors&gt;&lt;auth-address&gt;Health Economics Unit, Department of Clinical Sciences-Malmo, Lund University, Medicon Village, SE-223 81, Lund, Sweden, aliasghar.ahmad_kiadaliri@med.lu.se.&lt;/auth-address&gt;&lt;titles&gt;&lt;title&gt;Cost-utility analysis of glucagon-like Peptide-1 agonists compared with dipeptidyl peptidase-4 inhibitors or neutral protamine hagedorn Basal insulin as add-on to metformin in type 2 diabetes in sweden&lt;/title&gt;&lt;secondary-title&gt;Diabetes Ther&lt;/secondary-title&gt;&lt;/titles&gt;&lt;periodical&gt;&lt;full-title&gt;Diabetes Ther&lt;/full-title&gt;&lt;/periodical&gt;&lt;pages&gt;591-607&lt;/pages&gt;&lt;volume&gt;5&lt;/volume&gt;&lt;number&gt;2&lt;/number&gt;&lt;edition&gt;2014/09/13&lt;/edition&gt;&lt;dates&gt;&lt;year&gt;2014&lt;/year&gt;&lt;pub-dates&gt;&lt;date&gt;Dec&lt;/date&gt;&lt;/pub-dates&gt;&lt;/dates&gt;&lt;isbn&gt;1869-6953 (Print)&lt;/isbn&gt;&lt;accession-num&gt;25213800&lt;/accession-num&gt;&lt;urls&gt;&lt;related-urls&gt;&lt;url&gt;https://www.ncbi.nlm.nih.gov/pubmed/25213800&lt;/url&gt;&lt;/related-urls&gt;&lt;/urls&gt;&lt;custom2&gt;PMC4269657&lt;/custom2&gt;&lt;electronic-resource-num&gt;10.1007/s13300-014-0080-0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A2DB4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1,51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6823E9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DA7E89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15,1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D91E7F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17D51D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4,86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FB96D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7B5993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48,65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CC329E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62C07E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237A8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7094C6BB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E3F2A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4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84E95D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iadaliri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iadaliri&lt;/Author&gt;&lt;Year&gt;2014&lt;/Year&gt;&lt;RecNum&gt;122&lt;/RecNum&gt;&lt;DisplayText&gt;&lt;style face="superscript"&gt;42&lt;/style&gt;&lt;/DisplayText&gt;&lt;record&gt;&lt;rec-number&gt;122&lt;/rec-number&gt;&lt;foreign-keys&gt;&lt;key app="EN" db-id="xewp95axwsxx5qef9pb5vpee2ftvdt5dxeda" timestamp="1541110060"&gt;122&lt;/key&gt;&lt;key app="ENWeb" db-id=""&gt;0&lt;/key&gt;&lt;/foreign-keys&gt;&lt;ref-type name="Journal Article"&gt;17&lt;/ref-type&gt;&lt;contributors&gt;&lt;authors&gt;&lt;author&gt;Kiadaliri, A. A.&lt;/author&gt;&lt;author&gt;Gerdtham, U. G.&lt;/author&gt;&lt;author&gt;Eliasson, B.&lt;/author&gt;&lt;author&gt;Carlsson, K. S.&lt;/author&gt;&lt;/authors&gt;&lt;/contributors&gt;&lt;auth-address&gt;Health Economics Unit, Department of Clinical Sciences-Malmo, Lund University, Medicon Village, SE-223 81, Lund, Sweden, aliasghar.ahmad_kiadaliri@med.lu.se.&lt;/auth-address&gt;&lt;titles&gt;&lt;title&gt;Cost-utility analysis of glucagon-like Peptide-1 agonists compared with dipeptidyl peptidase-4 inhibitors or neutral protamine hagedorn Basal insulin as add-on to metformin in type 2 diabetes in sweden&lt;/title&gt;&lt;secondary-title&gt;Diabetes Ther&lt;/secondary-title&gt;&lt;/titles&gt;&lt;periodical&gt;&lt;full-title&gt;Diabetes Ther&lt;/full-title&gt;&lt;/periodical&gt;&lt;pages&gt;591-607&lt;/pages&gt;&lt;volume&gt;5&lt;/volume&gt;&lt;number&gt;2&lt;/number&gt;&lt;edition&gt;2014/09/13&lt;/edition&gt;&lt;dates&gt;&lt;year&gt;2014&lt;/year&gt;&lt;pub-dates&gt;&lt;date&gt;Dec&lt;/date&gt;&lt;/pub-dates&gt;&lt;/dates&gt;&lt;isbn&gt;1869-6953 (Print)&lt;/isbn&gt;&lt;accession-num&gt;25213800&lt;/accession-num&gt;&lt;urls&gt;&lt;related-urls&gt;&lt;url&gt;https://www.ncbi.nlm.nih.gov/pubmed/25213800&lt;/url&gt;&lt;/related-urls&gt;&lt;/urls&gt;&lt;custom2&gt;PMC4269657&lt;/custom2&gt;&lt;electronic-resource-num&gt;10.1007/s13300-014-0080-0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9D83AE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9,59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75917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FF973B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18,39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FD804A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D381D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0,80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CC696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986020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63,20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508C15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BEE68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426D3B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00DE9F74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698D71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07F66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iadaliri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iadaliri&lt;/Author&gt;&lt;Year&gt;2014&lt;/Year&gt;&lt;RecNum&gt;122&lt;/RecNum&gt;&lt;DisplayText&gt;&lt;style face="superscript"&gt;42&lt;/style&gt;&lt;/DisplayText&gt;&lt;record&gt;&lt;rec-number&gt;122&lt;/rec-number&gt;&lt;foreign-keys&gt;&lt;key app="EN" db-id="xewp95axwsxx5qef9pb5vpee2ftvdt5dxeda" timestamp="1541110060"&gt;122&lt;/key&gt;&lt;key app="ENWeb" db-id=""&gt;0&lt;/key&gt;&lt;/foreign-keys&gt;&lt;ref-type name="Journal Article"&gt;17&lt;/ref-type&gt;&lt;contributors&gt;&lt;authors&gt;&lt;author&gt;Kiadaliri, A. A.&lt;/author&gt;&lt;author&gt;Gerdtham, U. G.&lt;/author&gt;&lt;author&gt;Eliasson, B.&lt;/author&gt;&lt;author&gt;Carlsson, K. S.&lt;/author&gt;&lt;/authors&gt;&lt;/contributors&gt;&lt;auth-address&gt;Health Economics Unit, Department of Clinical Sciences-Malmo, Lund University, Medicon Village, SE-223 81, Lund, Sweden, aliasghar.ahmad_kiadaliri@med.lu.se.&lt;/auth-address&gt;&lt;titles&gt;&lt;title&gt;Cost-utility analysis of glucagon-like Peptide-1 agonists compared with dipeptidyl peptidase-4 inhibitors or neutral protamine hagedorn Basal insulin as add-on to metformin in type 2 diabetes in sweden&lt;/title&gt;&lt;secondary-title&gt;Diabetes Ther&lt;/secondary-title&gt;&lt;/titles&gt;&lt;periodical&gt;&lt;full-title&gt;Diabetes Ther&lt;/full-title&gt;&lt;/periodical&gt;&lt;pages&gt;591-607&lt;/pages&gt;&lt;volume&gt;5&lt;/volume&gt;&lt;number&gt;2&lt;/number&gt;&lt;edition&gt;2014/09/13&lt;/edition&gt;&lt;dates&gt;&lt;year&gt;2014&lt;/year&gt;&lt;pub-dates&gt;&lt;date&gt;Dec&lt;/date&gt;&lt;/pub-dates&gt;&lt;/dates&gt;&lt;isbn&gt;1869-6953 (Print)&lt;/isbn&gt;&lt;accession-num&gt;25213800&lt;/accession-num&gt;&lt;urls&gt;&lt;related-urls&gt;&lt;url&gt;https://www.ncbi.nlm.nih.gov/pubmed/25213800&lt;/url&gt;&lt;/related-urls&gt;&lt;/urls&gt;&lt;custom2&gt;PMC4269657&lt;/custom2&gt;&lt;electronic-resource-num&gt;10.1007/s13300-014-0080-0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29175A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912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15B338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2D3A4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2,74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C66593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D79D4F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,93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5EC123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82FBC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9,57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801E58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BD0070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NO, but when social costs are included, the intervention is no longer costs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6AB335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1FE2E4CF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797D3B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6A31F7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ng et al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ng&lt;/Author&gt;&lt;Year&gt;2014&lt;/Year&gt;&lt;RecNum&gt;136&lt;/RecNum&gt;&lt;DisplayText&gt;&lt;style face="superscript"&gt;76&lt;/style&gt;&lt;/DisplayText&gt;&lt;record&gt;&lt;rec-number&gt;136&lt;/rec-number&gt;&lt;foreign-keys&gt;&lt;key app="EN" db-id="xewp95axwsxx5qef9pb5vpee2ftvdt5dxeda" timestamp="1541110132"&gt;136&lt;/key&gt;&lt;key app="ENWeb" db-id=""&gt;0&lt;/key&gt;&lt;/foreign-keys&gt;&lt;ref-type name="Journal Article"&gt;17&lt;/ref-type&gt;&lt;contributors&gt;&lt;authors&gt;&lt;author&gt;Png, M. E.&lt;/author&gt;&lt;author&gt;Yoong, J. S.&lt;/author&gt;&lt;/authors&gt;&lt;/contributors&gt;&lt;auth-address&gt;National University of Singapore, Saw Swee Hock School of Public Health, Singapore, Singapore.&lt;/auth-address&gt;&lt;titles&gt;&lt;title&gt;Evaluating the cost-effectiveness of lifestyle modification versus metformin therapy for the prevention of diabetes in Singapore&lt;/title&gt;&lt;secondary-title&gt;PLoS One&lt;/secondary-title&gt;&lt;/titles&gt;&lt;periodical&gt;&lt;full-title&gt;PLoS One&lt;/full-title&gt;&lt;/periodical&gt;&lt;pages&gt;e107225&lt;/pages&gt;&lt;volume&gt;9&lt;/volume&gt;&lt;number&gt;9&lt;/number&gt;&lt;edition&gt;2014/09/10&lt;/edition&gt;&lt;keywords&gt;&lt;keyword&gt;Behavior Therapy/*economics/methods&lt;/keyword&gt;&lt;keyword&gt;Cost-Benefit Analysis/*economics&lt;/keyword&gt;&lt;keyword&gt;Diabetes Mellitus, Type 2/drug therapy/*economics/prevention &amp;amp; control&lt;/keyword&gt;&lt;keyword&gt;Health Care Costs&lt;/keyword&gt;&lt;keyword&gt;Humans&lt;/keyword&gt;&lt;keyword&gt;Hypoglycemic Agents/*economics/therapeutic use&lt;/keyword&gt;&lt;keyword&gt;Life Style&lt;/keyword&gt;&lt;keyword&gt;Metformin/*economics/therapeutic use&lt;/keyword&gt;&lt;keyword&gt;Prediabetic State&lt;/keyword&gt;&lt;keyword&gt;Quality of Life&lt;/keyword&gt;&lt;keyword&gt;Quality-Adjusted Life Years&lt;/keyword&gt;&lt;keyword&gt;Singapore&lt;/keyword&gt;&lt;/keywords&gt;&lt;dates&gt;&lt;year&gt;2014&lt;/year&gt;&lt;/dates&gt;&lt;isbn&gt;1932-6203 (Electronic)&amp;#xD;1932-6203 (Linking)&lt;/isbn&gt;&lt;accession-num&gt;25203633&lt;/accession-num&gt;&lt;urls&gt;&lt;related-urls&gt;&lt;url&gt;https://www.ncbi.nlm.nih.gov/pubmed/25203633&lt;/url&gt;&lt;/related-urls&gt;&lt;/urls&gt;&lt;custom2&gt;PMC4159303&lt;/custom2&gt;&lt;electronic-resource-num&gt;10.1371/journal.pone.0107225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AFB6FA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4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AF7157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3FF27C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7,18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EA519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EDE0B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80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773B8C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D839F2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6,66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D7D69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F3B53B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206F49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3,000</w:t>
            </w:r>
          </w:p>
        </w:tc>
      </w:tr>
      <w:tr w:rsidR="004536C2" w:rsidRPr="00F33F6A" w14:paraId="2BA983C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E708E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F13B78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ng et al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ng&lt;/Author&gt;&lt;Year&gt;2014&lt;/Year&gt;&lt;RecNum&gt;136&lt;/RecNum&gt;&lt;DisplayText&gt;&lt;style face="superscript"&gt;76&lt;/style&gt;&lt;/DisplayText&gt;&lt;record&gt;&lt;rec-number&gt;136&lt;/rec-number&gt;&lt;foreign-keys&gt;&lt;key app="EN" db-id="xewp95axwsxx5qef9pb5vpee2ftvdt5dxeda" timestamp="1541110132"&gt;136&lt;/key&gt;&lt;key app="ENWeb" db-id=""&gt;0&lt;/key&gt;&lt;/foreign-keys&gt;&lt;ref-type name="Journal Article"&gt;17&lt;/ref-type&gt;&lt;contributors&gt;&lt;authors&gt;&lt;author&gt;Png, M. E.&lt;/author&gt;&lt;author&gt;Yoong, J. S.&lt;/author&gt;&lt;/authors&gt;&lt;/contributors&gt;&lt;auth-address&gt;National University of Singapore, Saw Swee Hock School of Public Health, Singapore, Singapore.&lt;/auth-address&gt;&lt;titles&gt;&lt;title&gt;Evaluating the cost-effectiveness of lifestyle modification versus metformin therapy for the prevention of diabetes in Singapore&lt;/title&gt;&lt;secondary-title&gt;PLoS One&lt;/secondary-title&gt;&lt;/titles&gt;&lt;periodical&gt;&lt;full-title&gt;PLoS One&lt;/full-title&gt;&lt;/periodical&gt;&lt;pages&gt;e107225&lt;/pages&gt;&lt;volume&gt;9&lt;/volume&gt;&lt;number&gt;9&lt;/number&gt;&lt;edition&gt;2014/09/10&lt;/edition&gt;&lt;keywords&gt;&lt;keyword&gt;Behavior Therapy/*economics/methods&lt;/keyword&gt;&lt;keyword&gt;Cost-Benefit Analysis/*economics&lt;/keyword&gt;&lt;keyword&gt;Diabetes Mellitus, Type 2/drug therapy/*economics/prevention &amp;amp; control&lt;/keyword&gt;&lt;keyword&gt;Health Care Costs&lt;/keyword&gt;&lt;keyword&gt;Humans&lt;/keyword&gt;&lt;keyword&gt;Hypoglycemic Agents/*economics/therapeutic use&lt;/keyword&gt;&lt;keyword&gt;Life Style&lt;/keyword&gt;&lt;keyword&gt;Metformin/*economics/therapeutic use&lt;/keyword&gt;&lt;keyword&gt;Prediabetic State&lt;/keyword&gt;&lt;keyword&gt;Quality of Life&lt;/keyword&gt;&lt;keyword&gt;Quality-Adjusted Life Years&lt;/keyword&gt;&lt;keyword&gt;Singapore&lt;/keyword&gt;&lt;/keywords&gt;&lt;dates&gt;&lt;year&gt;2014&lt;/year&gt;&lt;/dates&gt;&lt;isbn&gt;1932-6203 (Electronic)&amp;#xD;1932-6203 (Linking)&lt;/isbn&gt;&lt;accession-num&gt;25203633&lt;/accession-num&gt;&lt;urls&gt;&lt;related-urls&gt;&lt;url&gt;https://www.ncbi.nlm.nih.gov/pubmed/25203633&lt;/url&gt;&lt;/related-urls&gt;&lt;/urls&gt;&lt;custom2&gt;PMC4159303&lt;/custom2&gt;&lt;electronic-resource-num&gt;10.1371/journal.pone.0107225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2753D3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4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6B957A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F641C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7,18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EA3402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7E158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80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B0A77C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BA13A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6,609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3569EC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D1519E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D8F407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3,000</w:t>
            </w:r>
          </w:p>
        </w:tc>
      </w:tr>
      <w:tr w:rsidR="004536C2" w:rsidRPr="00F33F6A" w14:paraId="58A1E8F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132368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5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E619CF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ng et al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ng&lt;/Author&gt;&lt;Year&gt;2014&lt;/Year&gt;&lt;RecNum&gt;136&lt;/RecNum&gt;&lt;DisplayText&gt;&lt;style face="superscript"&gt;76&lt;/style&gt;&lt;/DisplayText&gt;&lt;record&gt;&lt;rec-number&gt;136&lt;/rec-number&gt;&lt;foreign-keys&gt;&lt;key app="EN" db-id="xewp95axwsxx5qef9pb5vpee2ftvdt5dxeda" timestamp="1541110132"&gt;136&lt;/key&gt;&lt;key app="ENWeb" db-id=""&gt;0&lt;/key&gt;&lt;/foreign-keys&gt;&lt;ref-type name="Journal Article"&gt;17&lt;/ref-type&gt;&lt;contributors&gt;&lt;authors&gt;&lt;author&gt;Png, M. E.&lt;/author&gt;&lt;author&gt;Yoong, J. S.&lt;/author&gt;&lt;/authors&gt;&lt;/contributors&gt;&lt;auth-address&gt;National University of Singapore, Saw Swee Hock School of Public Health, Singapore, Singapore.&lt;/auth-address&gt;&lt;titles&gt;&lt;title&gt;Evaluating the cost-effectiveness of lifestyle modification versus metformin therapy for the prevention of diabetes in Singapore&lt;/title&gt;&lt;secondary-title&gt;PLoS One&lt;/secondary-title&gt;&lt;/titles&gt;&lt;periodical&gt;&lt;full-title&gt;PLoS One&lt;/full-title&gt;&lt;/periodical&gt;&lt;pages&gt;e107225&lt;/pages&gt;&lt;volume&gt;9&lt;/volume&gt;&lt;number&gt;9&lt;/number&gt;&lt;edition&gt;2014/09/10&lt;/edition&gt;&lt;keywords&gt;&lt;keyword&gt;Behavior Therapy/*economics/methods&lt;/keyword&gt;&lt;keyword&gt;Cost-Benefit Analysis/*economics&lt;/keyword&gt;&lt;keyword&gt;Diabetes Mellitus, Type 2/drug therapy/*economics/prevention &amp;amp; control&lt;/keyword&gt;&lt;keyword&gt;Health Care Costs&lt;/keyword&gt;&lt;keyword&gt;Humans&lt;/keyword&gt;&lt;keyword&gt;Hypoglycemic Agents/*economics/therapeutic use&lt;/keyword&gt;&lt;keyword&gt;Life Style&lt;/keyword&gt;&lt;keyword&gt;Metformin/*economics/therapeutic use&lt;/keyword&gt;&lt;keyword&gt;Prediabetic State&lt;/keyword&gt;&lt;keyword&gt;Quality of Life&lt;/keyword&gt;&lt;keyword&gt;Quality-Adjusted Life Years&lt;/keyword&gt;&lt;keyword&gt;Singapore&lt;/keyword&gt;&lt;/keywords&gt;&lt;dates&gt;&lt;year&gt;2014&lt;/year&gt;&lt;/dates&gt;&lt;isbn&gt;1932-6203 (Electronic)&amp;#xD;1932-6203 (Linking)&lt;/isbn&gt;&lt;accession-num&gt;25203633&lt;/accession-num&gt;&lt;urls&gt;&lt;related-urls&gt;&lt;url&gt;https://www.ncbi.nlm.nih.gov/pubmed/25203633&lt;/url&gt;&lt;/related-urls&gt;&lt;/urls&gt;&lt;custom2&gt;PMC4159303&lt;/custom2&gt;&lt;electronic-resource-num&gt;10.1371/journal.pone.0107225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1CFD97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4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DD5ADD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97B49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7,18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D0F39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01E2C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79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09423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E203C2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6,44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5B0A2C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462450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8FFCE8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3,000</w:t>
            </w:r>
          </w:p>
        </w:tc>
      </w:tr>
      <w:tr w:rsidR="004536C2" w:rsidRPr="00F33F6A" w14:paraId="724D7060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673AEE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F0A16A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ng et al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ng&lt;/Author&gt;&lt;Year&gt;2014&lt;/Year&gt;&lt;RecNum&gt;136&lt;/RecNum&gt;&lt;DisplayText&gt;&lt;style face="superscript"&gt;76&lt;/style&gt;&lt;/DisplayText&gt;&lt;record&gt;&lt;rec-number&gt;136&lt;/rec-number&gt;&lt;foreign-keys&gt;&lt;key app="EN" db-id="xewp95axwsxx5qef9pb5vpee2ftvdt5dxeda" timestamp="1541110132"&gt;136&lt;/key&gt;&lt;key app="ENWeb" db-id=""&gt;0&lt;/key&gt;&lt;/foreign-keys&gt;&lt;ref-type name="Journal Article"&gt;17&lt;/ref-type&gt;&lt;contributors&gt;&lt;authors&gt;&lt;author&gt;Png, M. E.&lt;/author&gt;&lt;author&gt;Yoong, J. S.&lt;/author&gt;&lt;/authors&gt;&lt;/contributors&gt;&lt;auth-address&gt;National University of Singapore, Saw Swee Hock School of Public Health, Singapore, Singapore.&lt;/auth-address&gt;&lt;titles&gt;&lt;title&gt;Evaluating the cost-effectiveness of lifestyle modification versus metformin therapy for the prevention of diabetes in Singapore&lt;/title&gt;&lt;secondary-title&gt;PLoS One&lt;/secondary-title&gt;&lt;/titles&gt;&lt;periodical&gt;&lt;full-title&gt;PLoS One&lt;/full-title&gt;&lt;/periodical&gt;&lt;pages&gt;e107225&lt;/pages&gt;&lt;volume&gt;9&lt;/volume&gt;&lt;number&gt;9&lt;/number&gt;&lt;edition&gt;2014/09/10&lt;/edition&gt;&lt;keywords&gt;&lt;keyword&gt;Behavior Therapy/*economics/methods&lt;/keyword&gt;&lt;keyword&gt;Cost-Benefit Analysis/*economics&lt;/keyword&gt;&lt;keyword&gt;Diabetes Mellitus, Type 2/drug therapy/*economics/prevention &amp;amp; control&lt;/keyword&gt;&lt;keyword&gt;Health Care Costs&lt;/keyword&gt;&lt;keyword&gt;Humans&lt;/keyword&gt;&lt;keyword&gt;Hypoglycemic Agents/*economics/therapeutic use&lt;/keyword&gt;&lt;keyword&gt;Life Style&lt;/keyword&gt;&lt;keyword&gt;Metformin/*economics/therapeutic use&lt;/keyword&gt;&lt;keyword&gt;Prediabetic State&lt;/keyword&gt;&lt;keyword&gt;Quality of Life&lt;/keyword&gt;&lt;keyword&gt;Quality-Adjusted Life Years&lt;/keyword&gt;&lt;keyword&gt;Singapore&lt;/keyword&gt;&lt;/keywords&gt;&lt;dates&gt;&lt;year&gt;2014&lt;/year&gt;&lt;/dates&gt;&lt;isbn&gt;1932-6203 (Electronic)&amp;#xD;1932-6203 (Linking)&lt;/isbn&gt;&lt;accession-num&gt;25203633&lt;/accession-num&gt;&lt;urls&gt;&lt;related-urls&gt;&lt;url&gt;https://www.ncbi.nlm.nih.gov/pubmed/25203633&lt;/url&gt;&lt;/related-urls&gt;&lt;/urls&gt;&lt;custom2&gt;PMC4159303&lt;/custom2&gt;&lt;electronic-resource-num&gt;10.1371/journal.pone.0107225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11408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8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8874B1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959CC4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1,06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4FE04A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0062E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9,91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837789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319B86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991,5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CC4442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078366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NO, but when social costs are included, the intervention 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ECB24B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3,000</w:t>
            </w:r>
          </w:p>
        </w:tc>
      </w:tr>
      <w:tr w:rsidR="004536C2" w:rsidRPr="00F33F6A" w14:paraId="6BFB829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FDD190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0163DC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ng et al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ng&lt;/Author&gt;&lt;Year&gt;2014&lt;/Year&gt;&lt;RecNum&gt;136&lt;/RecNum&gt;&lt;DisplayText&gt;&lt;style face="superscript"&gt;76&lt;/style&gt;&lt;/DisplayText&gt;&lt;record&gt;&lt;rec-number&gt;136&lt;/rec-number&gt;&lt;foreign-keys&gt;&lt;key app="EN" db-id="xewp95axwsxx5qef9pb5vpee2ftvdt5dxeda" timestamp="1541110132"&gt;136&lt;/key&gt;&lt;key app="ENWeb" db-id=""&gt;0&lt;/key&gt;&lt;/foreign-keys&gt;&lt;ref-type name="Journal Article"&gt;17&lt;/ref-type&gt;&lt;contributors&gt;&lt;authors&gt;&lt;author&gt;Png, M. E.&lt;/author&gt;&lt;author&gt;Yoong, J. S.&lt;/author&gt;&lt;/authors&gt;&lt;/contributors&gt;&lt;auth-address&gt;National University of Singapore, Saw Swee Hock School of Public Health, Singapore, Singapore.&lt;/auth-address&gt;&lt;titles&gt;&lt;title&gt;Evaluating the cost-effectiveness of lifestyle modification versus metformin therapy for the prevention of diabetes in Singapore&lt;/title&gt;&lt;secondary-title&gt;PLoS One&lt;/secondary-title&gt;&lt;/titles&gt;&lt;periodical&gt;&lt;full-title&gt;PLoS One&lt;/full-title&gt;&lt;/periodical&gt;&lt;pages&gt;e107225&lt;/pages&gt;&lt;volume&gt;9&lt;/volume&gt;&lt;number&gt;9&lt;/number&gt;&lt;edition&gt;2014/09/10&lt;/edition&gt;&lt;keywords&gt;&lt;keyword&gt;Behavior Therapy/*economics/methods&lt;/keyword&gt;&lt;keyword&gt;Cost-Benefit Analysis/*economics&lt;/keyword&gt;&lt;keyword&gt;Diabetes Mellitus, Type 2/drug therapy/*economics/prevention &amp;amp; control&lt;/keyword&gt;&lt;keyword&gt;Health Care Costs&lt;/keyword&gt;&lt;keyword&gt;Humans&lt;/keyword&gt;&lt;keyword&gt;Hypoglycemic Agents/*economics/therapeutic use&lt;/keyword&gt;&lt;keyword&gt;Life Style&lt;/keyword&gt;&lt;keyword&gt;Metformin/*economics/therapeutic use&lt;/keyword&gt;&lt;keyword&gt;Prediabetic State&lt;/keyword&gt;&lt;keyword&gt;Quality of Life&lt;/keyword&gt;&lt;keyword&gt;Quality-Adjusted Life Years&lt;/keyword&gt;&lt;keyword&gt;Singapore&lt;/keyword&gt;&lt;/keywords&gt;&lt;dates&gt;&lt;year&gt;2014&lt;/year&gt;&lt;/dates&gt;&lt;isbn&gt;1932-6203 (Electronic)&amp;#xD;1932-6203 (Linking)&lt;/isbn&gt;&lt;accession-num&gt;25203633&lt;/accession-num&gt;&lt;urls&gt;&lt;related-urls&gt;&lt;url&gt;https://www.ncbi.nlm.nih.gov/pubmed/25203633&lt;/url&gt;&lt;/related-urls&gt;&lt;/urls&gt;&lt;custom2&gt;PMC4159303&lt;/custom2&gt;&lt;electronic-resource-num&gt;10.1371/journal.pone.0107225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04C7DB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8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17EC1F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6E355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1,06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A6260F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B2EE7D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18092C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8B78D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,4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DA7B1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55D4D0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76014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3,000</w:t>
            </w:r>
          </w:p>
        </w:tc>
      </w:tr>
      <w:tr w:rsidR="004536C2" w:rsidRPr="00F33F6A" w14:paraId="3A815017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ACEC10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8CF733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ng et al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ng&lt;/Author&gt;&lt;Year&gt;2014&lt;/Year&gt;&lt;RecNum&gt;136&lt;/RecNum&gt;&lt;DisplayText&gt;&lt;style face="superscript"&gt;76&lt;/style&gt;&lt;/DisplayText&gt;&lt;record&gt;&lt;rec-number&gt;136&lt;/rec-number&gt;&lt;foreign-keys&gt;&lt;key app="EN" db-id="xewp95axwsxx5qef9pb5vpee2ftvdt5dxeda" timestamp="1541110132"&gt;136&lt;/key&gt;&lt;key app="ENWeb" db-id=""&gt;0&lt;/key&gt;&lt;/foreign-keys&gt;&lt;ref-type name="Journal Article"&gt;17&lt;/ref-type&gt;&lt;contributors&gt;&lt;authors&gt;&lt;author&gt;Png, M. E.&lt;/author&gt;&lt;author&gt;Yoong, J. S.&lt;/author&gt;&lt;/authors&gt;&lt;/contributors&gt;&lt;auth-address&gt;National University of Singapore, Saw Swee Hock School of Public Health, Singapore, Singapore.&lt;/auth-address&gt;&lt;titles&gt;&lt;title&gt;Evaluating the cost-effectiveness of lifestyle modification versus metformin therapy for the prevention of diabetes in Singapore&lt;/title&gt;&lt;secondary-title&gt;PLoS One&lt;/secondary-title&gt;&lt;/titles&gt;&lt;periodical&gt;&lt;full-title&gt;PLoS One&lt;/full-title&gt;&lt;/periodical&gt;&lt;pages&gt;e107225&lt;/pages&gt;&lt;volume&gt;9&lt;/volume&gt;&lt;number&gt;9&lt;/number&gt;&lt;edition&gt;2014/09/10&lt;/edition&gt;&lt;keywords&gt;&lt;keyword&gt;Behavior Therapy/*economics/methods&lt;/keyword&gt;&lt;keyword&gt;Cost-Benefit Analysis/*economics&lt;/keyword&gt;&lt;keyword&gt;Diabetes Mellitus, Type 2/drug therapy/*economics/prevention &amp;amp; control&lt;/keyword&gt;&lt;keyword&gt;Health Care Costs&lt;/keyword&gt;&lt;keyword&gt;Humans&lt;/keyword&gt;&lt;keyword&gt;Hypoglycemic Agents/*economics/therapeutic use&lt;/keyword&gt;&lt;keyword&gt;Life Style&lt;/keyword&gt;&lt;keyword&gt;Metformin/*economics/therapeutic use&lt;/keyword&gt;&lt;keyword&gt;Prediabetic State&lt;/keyword&gt;&lt;keyword&gt;Quality of Life&lt;/keyword&gt;&lt;keyword&gt;Quality-Adjusted Life Years&lt;/keyword&gt;&lt;keyword&gt;Singapore&lt;/keyword&gt;&lt;/keywords&gt;&lt;dates&gt;&lt;year&gt;2014&lt;/year&gt;&lt;/dates&gt;&lt;isbn&gt;1932-6203 (Electronic)&amp;#xD;1932-6203 (Linking)&lt;/isbn&gt;&lt;accession-num&gt;25203633&lt;/accession-num&gt;&lt;urls&gt;&lt;related-urls&gt;&lt;url&gt;https://www.ncbi.nlm.nih.gov/pubmed/25203633&lt;/url&gt;&lt;/related-urls&gt;&lt;/urls&gt;&lt;custom2&gt;PMC4159303&lt;/custom2&gt;&lt;electronic-resource-num&gt;10.1371/journal.pone.0107225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984111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8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A90B92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D1D166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1,06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FF0DDC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67836B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CD8D3A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53C12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,9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C9A820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E7B68D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F71C43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3,000</w:t>
            </w:r>
          </w:p>
        </w:tc>
      </w:tr>
      <w:tr w:rsidR="004536C2" w:rsidRPr="00F33F6A" w14:paraId="73C6DDD6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DEA619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5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3AEB28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003A24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6,80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674A7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44123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7,79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20D427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1BB04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0,35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EA9853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68551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3,21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59613F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9891A8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BCAF28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36E38E7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F394E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4911C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.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E037C7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9,289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6CABB5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A82F2B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91,25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CA55F9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F5033C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7,23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2DEA3D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241684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49,14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24AED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F8AC79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A1731F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3A6D4A9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2DC5F1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B39C21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.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1D89F9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6,85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E6E26A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2CE08F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7,93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53A06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E23CCF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2,45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E7B58E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D0D833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9,03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A6F6F9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0186D1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41EBE0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1219BF69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DD27AB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EBA706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.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176386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9,89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F5E378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C85492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87,15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0533F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4C9E3F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0,56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03A35A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429C5E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51,769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199EE2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9525A1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755D00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6A615444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0D0DB1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5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771C0D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.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1FF0C5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7,512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08A031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9A5186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8,71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DA687E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8B895B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6,62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C545D6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91178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9,01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8409CB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1C7F5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F1F99F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11B3FE1C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2EAAA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FA9CB4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.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FE871A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8,63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35E090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98D7C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17,08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EF345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AB8AE3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1,89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A00A3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974E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7,26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8B0215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7FC294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FC8496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1FD799E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12832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E3624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.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E207F9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7,26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FCC29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661560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8,07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F2D9F9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450FA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7,60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1A481B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F1119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1,58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E1D82C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D2EDDA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9FAA6A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3F0EED57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D38E35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A76CDC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teen-Carlsson &amp; Persson.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lbiBDYXJsc3NvbjwvQXV0aG9yPjxZZWFyPjIwMTQ8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AC0720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9,11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3E4503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8E517C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15,02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CD2A8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4E5F1C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4,411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478827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E319A5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60,03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FFA112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7701AF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2C873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69C49CFF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AB3FE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6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627B0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siachristas (2014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Tsiachristas&lt;/Author&gt;&lt;Year&gt;2014&lt;/Year&gt;&lt;RecNum&gt;150&lt;/RecNum&gt;&lt;DisplayText&gt;&lt;style face="superscript"&gt;58&lt;/style&gt;&lt;/DisplayText&gt;&lt;record&gt;&lt;rec-number&gt;150&lt;/rec-number&gt;&lt;foreign-keys&gt;&lt;key app="EN" db-id="xewp95axwsxx5qef9pb5vpee2ftvdt5dxeda" timestamp="1541110198"&gt;150&lt;/key&gt;&lt;key app="ENWeb" db-id=""&gt;0&lt;/key&gt;&lt;/foreign-keys&gt;&lt;ref-type name="Journal Article"&gt;17&lt;/ref-type&gt;&lt;contributors&gt;&lt;authors&gt;&lt;author&gt;Tsiachristas, A.&lt;/author&gt;&lt;author&gt;Cramm, J.M.&lt;/author&gt;&lt;author&gt;Nieboer, A.P.&lt;/author&gt;&lt;author&gt;Rutten-van Mölken, M.P.M.H.&lt;/author&gt;&lt;/authors&gt;&lt;/contributors&gt;&lt;titles&gt;&lt;title&gt;Changes in costs and effects after the implementation of disease management programs in the Netherlands: variability and determinants&lt;/title&gt;&lt;secondary-title&gt;Cost Eff Resour Alloc&lt;/secondary-title&gt;&lt;/titles&gt;&lt;periodical&gt;&lt;full-title&gt;Cost Eff Resour Alloc&lt;/full-title&gt;&lt;/periodical&gt;&lt;volume&gt;12&lt;/volume&gt;&lt;section&gt;17&lt;/section&gt;&lt;dates&gt;&lt;year&gt;2014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8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BA105F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67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B6F1E4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0E9C7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207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3A6227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.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785D2C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73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3F3F89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193B3C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3346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A64E9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C4E93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D8D1DF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2EF91B4C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6C7C8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97390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Ericsson (2013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Ericsson&lt;/Author&gt;&lt;Year&gt;2013&lt;/Year&gt;&lt;RecNum&gt;145&lt;/RecNum&gt;&lt;DisplayText&gt;&lt;style face="superscript"&gt;36&lt;/style&gt;&lt;/DisplayText&gt;&lt;record&gt;&lt;rec-number&gt;145&lt;/rec-number&gt;&lt;foreign-keys&gt;&lt;key app="EN" db-id="xewp95axwsxx5qef9pb5vpee2ftvdt5dxeda" timestamp="1541110179"&gt;145&lt;/key&gt;&lt;key app="ENWeb" db-id=""&gt;0&lt;/key&gt;&lt;/foreign-keys&gt;&lt;ref-type name="Journal Article"&gt;17&lt;/ref-type&gt;&lt;contributors&gt;&lt;authors&gt;&lt;author&gt;Ericsson, A.&lt;/author&gt;&lt;author&gt;Pollock, R. F.&lt;/author&gt;&lt;author&gt;Hunt, B.&lt;/author&gt;&lt;author&gt;Valentine, W. J.&lt;/author&gt;&lt;/authors&gt;&lt;/contributors&gt;&lt;auth-address&gt;Novo Nordisk Scandinavia AB , Malmo , Sweden.&lt;/auth-address&gt;&lt;titles&gt;&lt;title&gt;Evaluation of the cost-utility of insulin degludec vs insulin glargine in Sweden&lt;/title&gt;&lt;secondary-title&gt;J Med Econ&lt;/secondary-title&gt;&lt;/titles&gt;&lt;periodical&gt;&lt;full-title&gt;J Med Econ&lt;/full-title&gt;&lt;/periodical&gt;&lt;pages&gt;1442-52&lt;/pages&gt;&lt;volume&gt;16&lt;/volume&gt;&lt;number&gt;12&lt;/number&gt;&lt;edition&gt;2013/10/24&lt;/edition&gt;&lt;keywords&gt;&lt;keyword&gt;Cost of Illness&lt;/keyword&gt;&lt;keyword&gt;Cost-Benefit Analysis&lt;/keyword&gt;&lt;keyword&gt;Diabetes Mellitus, Type 1/*drug therapy/economics&lt;/keyword&gt;&lt;keyword&gt;Diabetes Mellitus, Type 2/*drug therapy/economics&lt;/keyword&gt;&lt;keyword&gt;Humans&lt;/keyword&gt;&lt;keyword&gt;Hypoglycemia/economics/epidemiology&lt;/keyword&gt;&lt;keyword&gt;Hypoglycemic Agents/administration &amp;amp; dosage/*economics&lt;/keyword&gt;&lt;keyword&gt;Insulin Glargine&lt;/keyword&gt;&lt;keyword&gt;Insulin, Long-Acting/administration &amp;amp; dosage/*economics&lt;/keyword&gt;&lt;keyword&gt;Models, Economic&lt;/keyword&gt;&lt;keyword&gt;Quality-Adjusted Life Years&lt;/keyword&gt;&lt;keyword&gt;Sweden&lt;/keyword&gt;&lt;/keywords&gt;&lt;dates&gt;&lt;year&gt;2013&lt;/year&gt;&lt;pub-dates&gt;&lt;date&gt;Dec&lt;/date&gt;&lt;/pub-dates&gt;&lt;/dates&gt;&lt;isbn&gt;1941-837X (Electronic)&amp;#xD;1369-6998 (Linking)&lt;/isbn&gt;&lt;accession-num&gt;24147661&lt;/accession-num&gt;&lt;urls&gt;&lt;related-urls&gt;&lt;url&gt;https://www.ncbi.nlm.nih.gov/pubmed/24147661&lt;/url&gt;&lt;/related-urls&gt;&lt;/urls&gt;&lt;electronic-resource-num&gt;10.3111/13696998.2013.852099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17C448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0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75D3B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4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EC5EB8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0,56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9EA6C6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14E29C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7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EA66A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4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1563F9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9,76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4D2633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635FD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0552F0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7BD0473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598F59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812B0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Ericsson (2013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Ericsson&lt;/Author&gt;&lt;Year&gt;2013&lt;/Year&gt;&lt;RecNum&gt;145&lt;/RecNum&gt;&lt;DisplayText&gt;&lt;style face="superscript"&gt;36&lt;/style&gt;&lt;/DisplayText&gt;&lt;record&gt;&lt;rec-number&gt;145&lt;/rec-number&gt;&lt;foreign-keys&gt;&lt;key app="EN" db-id="xewp95axwsxx5qef9pb5vpee2ftvdt5dxeda" timestamp="1541110179"&gt;145&lt;/key&gt;&lt;key app="ENWeb" db-id=""&gt;0&lt;/key&gt;&lt;/foreign-keys&gt;&lt;ref-type name="Journal Article"&gt;17&lt;/ref-type&gt;&lt;contributors&gt;&lt;authors&gt;&lt;author&gt;Ericsson, A.&lt;/author&gt;&lt;author&gt;Pollock, R. F.&lt;/author&gt;&lt;author&gt;Hunt, B.&lt;/author&gt;&lt;author&gt;Valentine, W. J.&lt;/author&gt;&lt;/authors&gt;&lt;/contributors&gt;&lt;auth-address&gt;Novo Nordisk Scandinavia AB , Malmo , Sweden.&lt;/auth-address&gt;&lt;titles&gt;&lt;title&gt;Evaluation of the cost-utility of insulin degludec vs insulin glargine in Sweden&lt;/title&gt;&lt;secondary-title&gt;J Med Econ&lt;/secondary-title&gt;&lt;/titles&gt;&lt;periodical&gt;&lt;full-title&gt;J Med Econ&lt;/full-title&gt;&lt;/periodical&gt;&lt;pages&gt;1442-52&lt;/pages&gt;&lt;volume&gt;16&lt;/volume&gt;&lt;number&gt;12&lt;/number&gt;&lt;edition&gt;2013/10/24&lt;/edition&gt;&lt;keywords&gt;&lt;keyword&gt;Cost of Illness&lt;/keyword&gt;&lt;keyword&gt;Cost-Benefit Analysis&lt;/keyword&gt;&lt;keyword&gt;Diabetes Mellitus, Type 1/*drug therapy/economics&lt;/keyword&gt;&lt;keyword&gt;Diabetes Mellitus, Type 2/*drug therapy/economics&lt;/keyword&gt;&lt;keyword&gt;Humans&lt;/keyword&gt;&lt;keyword&gt;Hypoglycemia/economics/epidemiology&lt;/keyword&gt;&lt;keyword&gt;Hypoglycemic Agents/administration &amp;amp; dosage/*economics&lt;/keyword&gt;&lt;keyword&gt;Insulin Glargine&lt;/keyword&gt;&lt;keyword&gt;Insulin, Long-Acting/administration &amp;amp; dosage/*economics&lt;/keyword&gt;&lt;keyword&gt;Models, Economic&lt;/keyword&gt;&lt;keyword&gt;Quality-Adjusted Life Years&lt;/keyword&gt;&lt;keyword&gt;Sweden&lt;/keyword&gt;&lt;/keywords&gt;&lt;dates&gt;&lt;year&gt;2013&lt;/year&gt;&lt;pub-dates&gt;&lt;date&gt;Dec&lt;/date&gt;&lt;/pub-dates&gt;&lt;/dates&gt;&lt;isbn&gt;1941-837X (Electronic)&amp;#xD;1369-6998 (Linking)&lt;/isbn&gt;&lt;accession-num&gt;24147661&lt;/accession-num&gt;&lt;urls&gt;&lt;related-urls&gt;&lt;url&gt;https://www.ncbi.nlm.nih.gov/pubmed/24147661&lt;/url&gt;&lt;/related-urls&gt;&lt;/urls&gt;&lt;electronic-resource-num&gt;10.3111/13696998.2013.852099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019118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8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CC1C40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089260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2,33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88546A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2BF3E8D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0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737F28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609D0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,08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D7604C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3A1B5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DBD220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70C7688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0497B9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E177C6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Ericsson (2013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Ericsson&lt;/Author&gt;&lt;Year&gt;2013&lt;/Year&gt;&lt;RecNum&gt;145&lt;/RecNum&gt;&lt;DisplayText&gt;&lt;style face="superscript"&gt;36&lt;/style&gt;&lt;/DisplayText&gt;&lt;record&gt;&lt;rec-number&gt;145&lt;/rec-number&gt;&lt;foreign-keys&gt;&lt;key app="EN" db-id="xewp95axwsxx5qef9pb5vpee2ftvdt5dxeda" timestamp="1541110179"&gt;145&lt;/key&gt;&lt;key app="ENWeb" db-id=""&gt;0&lt;/key&gt;&lt;/foreign-keys&gt;&lt;ref-type name="Journal Article"&gt;17&lt;/ref-type&gt;&lt;contributors&gt;&lt;authors&gt;&lt;author&gt;Ericsson, A.&lt;/author&gt;&lt;author&gt;Pollock, R. F.&lt;/author&gt;&lt;author&gt;Hunt, B.&lt;/author&gt;&lt;author&gt;Valentine, W. J.&lt;/author&gt;&lt;/authors&gt;&lt;/contributors&gt;&lt;auth-address&gt;Novo Nordisk Scandinavia AB , Malmo , Sweden.&lt;/auth-address&gt;&lt;titles&gt;&lt;title&gt;Evaluation of the cost-utility of insulin degludec vs insulin glargine in Sweden&lt;/title&gt;&lt;secondary-title&gt;J Med Econ&lt;/secondary-title&gt;&lt;/titles&gt;&lt;periodical&gt;&lt;full-title&gt;J Med Econ&lt;/full-title&gt;&lt;/periodical&gt;&lt;pages&gt;1442-52&lt;/pages&gt;&lt;volume&gt;16&lt;/volume&gt;&lt;number&gt;12&lt;/number&gt;&lt;edition&gt;2013/10/24&lt;/edition&gt;&lt;keywords&gt;&lt;keyword&gt;Cost of Illness&lt;/keyword&gt;&lt;keyword&gt;Cost-Benefit Analysis&lt;/keyword&gt;&lt;keyword&gt;Diabetes Mellitus, Type 1/*drug therapy/economics&lt;/keyword&gt;&lt;keyword&gt;Diabetes Mellitus, Type 2/*drug therapy/economics&lt;/keyword&gt;&lt;keyword&gt;Humans&lt;/keyword&gt;&lt;keyword&gt;Hypoglycemia/economics/epidemiology&lt;/keyword&gt;&lt;keyword&gt;Hypoglycemic Agents/administration &amp;amp; dosage/*economics&lt;/keyword&gt;&lt;keyword&gt;Insulin Glargine&lt;/keyword&gt;&lt;keyword&gt;Insulin, Long-Acting/administration &amp;amp; dosage/*economics&lt;/keyword&gt;&lt;keyword&gt;Models, Economic&lt;/keyword&gt;&lt;keyword&gt;Quality-Adjusted Life Years&lt;/keyword&gt;&lt;keyword&gt;Sweden&lt;/keyword&gt;&lt;/keywords&gt;&lt;dates&gt;&lt;year&gt;2013&lt;/year&gt;&lt;pub-dates&gt;&lt;date&gt;Dec&lt;/date&gt;&lt;/pub-dates&gt;&lt;/dates&gt;&lt;isbn&gt;1941-837X (Electronic)&amp;#xD;1369-6998 (Linking)&lt;/isbn&gt;&lt;accession-num&gt;24147661&lt;/accession-num&gt;&lt;urls&gt;&lt;related-urls&gt;&lt;url&gt;https://www.ncbi.nlm.nih.gov/pubmed/24147661&lt;/url&gt;&lt;/related-urls&gt;&lt;/urls&gt;&lt;electronic-resource-num&gt;10.3111/13696998.2013.852099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60CD49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,03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543695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9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62BE31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4,83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B429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6A4F6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,251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191CB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46DA3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6,07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62D5BC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52689D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2826E1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5CE0711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D014DD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6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61432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aha (2013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aha&lt;/Author&gt;&lt;Year&gt;2013&lt;/Year&gt;&lt;RecNum&gt;166&lt;/RecNum&gt;&lt;DisplayText&gt;&lt;style face="superscript"&gt;54&lt;/style&gt;&lt;/DisplayText&gt;&lt;record&gt;&lt;rec-number&gt;166&lt;/rec-number&gt;&lt;foreign-keys&gt;&lt;key app="EN" db-id="xewp95axwsxx5qef9pb5vpee2ftvdt5dxeda" timestamp="1541110280"&gt;166&lt;/key&gt;&lt;key app="ENWeb" db-id=""&gt;0&lt;/key&gt;&lt;/foreign-keys&gt;&lt;ref-type name="Journal Article"&gt;17&lt;/ref-type&gt;&lt;contributors&gt;&lt;authors&gt;&lt;author&gt;Saha, S.&lt;/author&gt;&lt;author&gt;Carlsson, K. S.&lt;/author&gt;&lt;author&gt;Gerdtham, U. G.&lt;/author&gt;&lt;author&gt;Eriksson, M. K.&lt;/author&gt;&lt;author&gt;Hagberg, L.&lt;/author&gt;&lt;author&gt;Eliasson, M.&lt;/author&gt;&lt;author&gt;Johansson, P.&lt;/author&gt;&lt;/authors&gt;&lt;/contributors&gt;&lt;auth-address&gt;Centre for Primary Healthcare Research, Skane University Hospital, Malmo, Lund University/Region Skane, Malmo, Sweden ; Health Economics and Management, Institute of Economic Research, Lund University, Lund, Sweden.&lt;/auth-address&gt;&lt;titles&gt;&lt;title&gt;Are lifestyle interventions in primary care cost-effective?--An analysis based on a Markov model, differences-in-differences approach and the Swedish Bjorknas study&lt;/title&gt;&lt;secondary-title&gt;PLoS One&lt;/secondary-title&gt;&lt;/titles&gt;&lt;periodical&gt;&lt;full-title&gt;PLoS One&lt;/full-title&gt;&lt;/periodical&gt;&lt;pages&gt;e80672&lt;/pages&gt;&lt;volume&gt;8&lt;/volume&gt;&lt;number&gt;11&lt;/number&gt;&lt;edition&gt;2013/11/19&lt;/edition&gt;&lt;keywords&gt;&lt;keyword&gt;Cost-Benefit Analysis&lt;/keyword&gt;&lt;keyword&gt;Female&lt;/keyword&gt;&lt;keyword&gt;Humans&lt;/keyword&gt;&lt;keyword&gt;*Life Style&lt;/keyword&gt;&lt;keyword&gt;Male&lt;/keyword&gt;&lt;keyword&gt;Markov Chains&lt;/keyword&gt;&lt;keyword&gt;Middle Aged&lt;/keyword&gt;&lt;keyword&gt;Primary Health Care/*economics/*methods&lt;/keyword&gt;&lt;keyword&gt;Quality-Adjusted Life Years&lt;/keyword&gt;&lt;keyword&gt;Risk Reduction Behavior&lt;/keyword&gt;&lt;/keywords&gt;&lt;dates&gt;&lt;year&gt;2013&lt;/year&gt;&lt;/dates&gt;&lt;isbn&gt;1932-6203 (Electronic)&amp;#xD;1932-6203 (Linking)&lt;/isbn&gt;&lt;accession-num&gt;24244703&lt;/accession-num&gt;&lt;urls&gt;&lt;related-urls&gt;&lt;url&gt;https://www.ncbi.nlm.nih.gov/pubmed/24244703&lt;/url&gt;&lt;/related-urls&gt;&lt;/urls&gt;&lt;custom2&gt;PMC3828270&lt;/custom2&gt;&lt;electronic-resource-num&gt;10.1371/journal.pone.0080672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FEDF2C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58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687DC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9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52B2E4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88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49B0C7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B39432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,800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ED25C4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9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29F3B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,53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F77A60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C29E9C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EFA8C2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76,000</w:t>
            </w:r>
          </w:p>
        </w:tc>
      </w:tr>
      <w:tr w:rsidR="004536C2" w:rsidRPr="00F33F6A" w14:paraId="3266E618" w14:textId="77777777" w:rsidTr="00CD605A">
        <w:trPr>
          <w:gridAfter w:val="1"/>
          <w:wAfter w:w="25" w:type="dxa"/>
        </w:trPr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604C6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7</w:t>
            </w:r>
          </w:p>
        </w:tc>
        <w:tc>
          <w:tcPr>
            <w:tcW w:w="14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60410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alas-Cansado (2012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ZSBTYWxhcy1DYW5zYWRvPC9BdXRob3I+PFllYXI+MjAx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ZSBTYWxhcy1DYW5zYWRvPC9BdXRob3I+PFllYXI+MjAx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3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AC283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74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8FFBD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01</w:t>
            </w:r>
          </w:p>
        </w:tc>
        <w:tc>
          <w:tcPr>
            <w:tcW w:w="15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BCEE3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,38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0BE45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448D9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1</w:t>
            </w:r>
          </w:p>
        </w:tc>
        <w:tc>
          <w:tcPr>
            <w:tcW w:w="11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F8B08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0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99CAD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,302</w:t>
            </w:r>
          </w:p>
        </w:tc>
        <w:tc>
          <w:tcPr>
            <w:tcW w:w="1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078E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30F7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D49B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€30,000</w:t>
            </w:r>
          </w:p>
        </w:tc>
      </w:tr>
      <w:tr w:rsidR="004536C2" w:rsidRPr="00F33F6A" w14:paraId="080D43D2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095F12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3501A4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amble et al (2012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amble&lt;/Author&gt;&lt;Year&gt;2012&lt;/Year&gt;&lt;RecNum&gt;194&lt;/RecNum&gt;&lt;DisplayText&gt;&lt;style face="superscript"&gt;69&lt;/style&gt;&lt;/DisplayText&gt;&lt;record&gt;&lt;rec-number&gt;194&lt;/rec-number&gt;&lt;foreign-keys&gt;&lt;key app="EN" db-id="xewp95axwsxx5qef9pb5vpee2ftvdt5dxeda" timestamp="0"&gt;194&lt;/key&gt;&lt;/foreign-keys&gt;&lt;ref-type name="Journal Article"&gt;17&lt;/ref-type&gt;&lt;contributors&gt;&lt;authors&gt;&lt;author&gt;Kamble, S.&lt;/author&gt;&lt;author&gt;Schulman, K. A.&lt;/author&gt;&lt;author&gt;Reed, S. D.&lt;/author&gt;&lt;/authors&gt;&lt;/contributors&gt;&lt;auth-address&gt;Duke Clinical Research Institute, Duke University School of Medicine, Durham, NC 27715, USA.&lt;/auth-address&gt;&lt;titles&gt;&lt;title&gt;Cost-effectiveness of sensor-augmented pump therapy in adults with type 1 diabetes in the United States&lt;/title&gt;&lt;secondary-title&gt;Value Health&lt;/secondary-title&gt;&lt;/titles&gt;&lt;periodical&gt;&lt;full-title&gt;Value Health&lt;/full-title&gt;&lt;/periodical&gt;&lt;pages&gt;632-8&lt;/pages&gt;&lt;volume&gt;15&lt;/volume&gt;&lt;number&gt;5&lt;/number&gt;&lt;edition&gt;2012/08/08&lt;/edition&gt;&lt;keywords&gt;&lt;keyword&gt;Adult&lt;/keyword&gt;&lt;keyword&gt;Cost-Benefit Analysis&lt;/keyword&gt;&lt;keyword&gt;Diabetes Mellitus, Type 1/*drug therapy/economics&lt;/keyword&gt;&lt;keyword&gt;Female&lt;/keyword&gt;&lt;keyword&gt;Follow-Up Studies&lt;/keyword&gt;&lt;keyword&gt;Glycated Hemoglobin A/metabolism&lt;/keyword&gt;&lt;keyword&gt;*Health Care Costs&lt;/keyword&gt;&lt;keyword&gt;Humans&lt;/keyword&gt;&lt;keyword&gt;Hypoglycemic Agents/*administration &amp;amp; dosage/economics&lt;/keyword&gt;&lt;keyword&gt;Insulin/*administration &amp;amp; dosage/economics&lt;/keyword&gt;&lt;keyword&gt;Insulin Infusion Systems/*economics&lt;/keyword&gt;&lt;keyword&gt;Male&lt;/keyword&gt;&lt;keyword&gt;Middle Aged&lt;/keyword&gt;&lt;keyword&gt;Quality-Adjusted Life Years&lt;/keyword&gt;&lt;keyword&gt;Time Factors&lt;/keyword&gt;&lt;keyword&gt;United States&lt;/keyword&gt;&lt;/keywords&gt;&lt;dates&gt;&lt;year&gt;2012&lt;/year&gt;&lt;pub-dates&gt;&lt;date&gt;Jul-Aug&lt;/date&gt;&lt;/pub-dates&gt;&lt;/dates&gt;&lt;isbn&gt;1524-4733 (Electronic)&amp;#xD;1098-3015 (Linking)&lt;/isbn&gt;&lt;accession-num&gt;22867771&lt;/accession-num&gt;&lt;urls&gt;&lt;related-urls&gt;&lt;url&gt;https://www.ncbi.nlm.nih.gov/pubmed/22867771&lt;/url&gt;&lt;/related-urls&gt;&lt;/urls&gt;&lt;electronic-resource-num&gt;10.1016/j.jval.2012.02.011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30C5AA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6,32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BFF6C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7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0F715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9,67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1FE1EF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CF6A2D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9,67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CD162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7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B7E20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11,99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46708A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FC2B30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B5BB3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100,000</w:t>
            </w:r>
          </w:p>
        </w:tc>
      </w:tr>
      <w:tr w:rsidR="004536C2" w:rsidRPr="00F33F6A" w14:paraId="6AB64AD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FEF977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591C72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amble et al (2012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amble&lt;/Author&gt;&lt;Year&gt;2012&lt;/Year&gt;&lt;RecNum&gt;194&lt;/RecNum&gt;&lt;DisplayText&gt;&lt;style face="superscript"&gt;69&lt;/style&gt;&lt;/DisplayText&gt;&lt;record&gt;&lt;rec-number&gt;194&lt;/rec-number&gt;&lt;foreign-keys&gt;&lt;key app="EN" db-id="xewp95axwsxx5qef9pb5vpee2ftvdt5dxeda" timestamp="0"&gt;194&lt;/key&gt;&lt;/foreign-keys&gt;&lt;ref-type name="Journal Article"&gt;17&lt;/ref-type&gt;&lt;contributors&gt;&lt;authors&gt;&lt;author&gt;Kamble, S.&lt;/author&gt;&lt;author&gt;Schulman, K. A.&lt;/author&gt;&lt;author&gt;Reed, S. D.&lt;/author&gt;&lt;/authors&gt;&lt;/contributors&gt;&lt;auth-address&gt;Duke Clinical Research Institute, Duke University School of Medicine, Durham, NC 27715, USA.&lt;/auth-address&gt;&lt;titles&gt;&lt;title&gt;Cost-effectiveness of sensor-augmented pump therapy in adults with type 1 diabetes in the United States&lt;/title&gt;&lt;secondary-title&gt;Value Health&lt;/secondary-title&gt;&lt;/titles&gt;&lt;periodical&gt;&lt;full-title&gt;Value Health&lt;/full-title&gt;&lt;/periodical&gt;&lt;pages&gt;632-8&lt;/pages&gt;&lt;volume&gt;15&lt;/volume&gt;&lt;number&gt;5&lt;/number&gt;&lt;edition&gt;2012/08/08&lt;/edition&gt;&lt;keywords&gt;&lt;keyword&gt;Adult&lt;/keyword&gt;&lt;keyword&gt;Cost-Benefit Analysis&lt;/keyword&gt;&lt;keyword&gt;Diabetes Mellitus, Type 1/*drug therapy/economics&lt;/keyword&gt;&lt;keyword&gt;Female&lt;/keyword&gt;&lt;keyword&gt;Follow-Up Studies&lt;/keyword&gt;&lt;keyword&gt;Glycated Hemoglobin A/metabolism&lt;/keyword&gt;&lt;keyword&gt;*Health Care Costs&lt;/keyword&gt;&lt;keyword&gt;Humans&lt;/keyword&gt;&lt;keyword&gt;Hypoglycemic Agents/*administration &amp;amp; dosage/economics&lt;/keyword&gt;&lt;keyword&gt;Insulin/*administration &amp;amp; dosage/economics&lt;/keyword&gt;&lt;keyword&gt;Insulin Infusion Systems/*economics&lt;/keyword&gt;&lt;keyword&gt;Male&lt;/keyword&gt;&lt;keyword&gt;Middle Aged&lt;/keyword&gt;&lt;keyword&gt;Quality-Adjusted Life Years&lt;/keyword&gt;&lt;keyword&gt;Time Factors&lt;/keyword&gt;&lt;keyword&gt;United States&lt;/keyword&gt;&lt;/keywords&gt;&lt;dates&gt;&lt;year&gt;2012&lt;/year&gt;&lt;pub-dates&gt;&lt;date&gt;Jul-Aug&lt;/date&gt;&lt;/pub-dates&gt;&lt;/dates&gt;&lt;isbn&gt;1524-4733 (Electronic)&amp;#xD;1098-3015 (Linking)&lt;/isbn&gt;&lt;accession-num&gt;22867771&lt;/accession-num&gt;&lt;urls&gt;&lt;related-urls&gt;&lt;url&gt;https://www.ncbi.nlm.nih.gov/pubmed/22867771&lt;/url&gt;&lt;/related-urls&gt;&lt;/urls&gt;&lt;electronic-resource-num&gt;10.1016/j.jval.2012.02.011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49316B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3,182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9DC212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7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CEFF25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68,1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C30B71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23EDC6A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6,53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3E9C1F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7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9C2F2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0,42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6DA32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BE1BD2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E22DE4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100,000</w:t>
            </w:r>
          </w:p>
        </w:tc>
      </w:tr>
      <w:tr w:rsidR="004536C2" w:rsidRPr="00F33F6A" w14:paraId="533C72CF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E612BE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7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0DD75E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Oostdam (2012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Oostdam&lt;/Author&gt;&lt;Year&gt;2012&lt;/Year&gt;&lt;RecNum&gt;205&lt;/RecNum&gt;&lt;DisplayText&gt;&lt;style face="superscript"&gt;46&lt;/style&gt;&lt;/DisplayText&gt;&lt;record&gt;&lt;rec-number&gt;205&lt;/rec-number&gt;&lt;foreign-keys&gt;&lt;key app="EN" db-id="xewp95axwsxx5qef9pb5vpee2ftvdt5dxeda" timestamp="1541110493"&gt;205&lt;/key&gt;&lt;key app="ENWeb" db-id=""&gt;0&lt;/key&gt;&lt;/foreign-keys&gt;&lt;ref-type name="Journal Article"&gt;17&lt;/ref-type&gt;&lt;contributors&gt;&lt;authors&gt;&lt;author&gt;Oostdam, N.&lt;/author&gt;&lt;author&gt;Bosmans, J.&lt;/author&gt;&lt;author&gt;Wouters, M. G. A. J.&lt;/author&gt;&lt;author&gt;Eekhoff, E. M. W.&lt;/author&gt;&lt;author&gt;van Mechelen, W.&lt;/author&gt;&lt;author&gt;van Poppel, M. N. M.&lt;/author&gt;&lt;/authors&gt;&lt;/contributors&gt;&lt;titles&gt;&lt;title&gt;Cost-effectiveness of an exercise program during pregnancy to prevent gestational diabetes: Results of an economic evaluation alongside a randomised controlled trial&lt;/title&gt;&lt;secondary-title&gt;BMC Pregnancy &amp;amp; Childbirth&lt;/secondary-title&gt;&lt;/titles&gt;&lt;periodical&gt;&lt;full-title&gt;BMC Pregnancy &amp;amp; Childbirth&lt;/full-title&gt;&lt;/periodical&gt;&lt;volume&gt;12&lt;/volume&gt;&lt;section&gt;64&lt;/section&gt;&lt;dates&gt;&lt;year&gt;2012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B0057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42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73591F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D2C9A3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8,4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324739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873324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8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65BF5F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F8562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08,55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20E0A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FAE410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B00A81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43844A9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10D58D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8165B0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Oostdam (2012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Oostdam&lt;/Author&gt;&lt;Year&gt;2012&lt;/Year&gt;&lt;RecNum&gt;205&lt;/RecNum&gt;&lt;DisplayText&gt;&lt;style face="superscript"&gt;46&lt;/style&gt;&lt;/DisplayText&gt;&lt;record&gt;&lt;rec-number&gt;205&lt;/rec-number&gt;&lt;foreign-keys&gt;&lt;key app="EN" db-id="xewp95axwsxx5qef9pb5vpee2ftvdt5dxeda" timestamp="1541110493"&gt;205&lt;/key&gt;&lt;key app="ENWeb" db-id=""&gt;0&lt;/key&gt;&lt;/foreign-keys&gt;&lt;ref-type name="Journal Article"&gt;17&lt;/ref-type&gt;&lt;contributors&gt;&lt;authors&gt;&lt;author&gt;Oostdam, N.&lt;/author&gt;&lt;author&gt;Bosmans, J.&lt;/author&gt;&lt;author&gt;Wouters, M. G. A. J.&lt;/author&gt;&lt;author&gt;Eekhoff, E. M. W.&lt;/author&gt;&lt;author&gt;van Mechelen, W.&lt;/author&gt;&lt;author&gt;van Poppel, M. N. M.&lt;/author&gt;&lt;/authors&gt;&lt;/contributors&gt;&lt;titles&gt;&lt;title&gt;Cost-effectiveness of an exercise program during pregnancy to prevent gestational diabetes: Results of an economic evaluation alongside a randomised controlled trial&lt;/title&gt;&lt;secondary-title&gt;BMC Pregnancy &amp;amp; Childbirth&lt;/secondary-title&gt;&lt;/titles&gt;&lt;periodical&gt;&lt;full-title&gt;BMC Pregnancy &amp;amp; Childbirth&lt;/full-title&gt;&lt;/periodical&gt;&lt;volume&gt;12&lt;/volume&gt;&lt;section&gt;64&lt;/section&gt;&lt;dates&gt;&lt;year&gt;2012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CAE8EA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42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FA3939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16178B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8,4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36110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DC3AA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2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67CC80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118B0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17,602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81076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AAD1A3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DD445B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0C6C1E3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52F328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EB2B9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mith-Palmer (2012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Wl0aC1QYWxtZXI8L0F1dGhvcj48WWVhcj4yMDEyPC9Z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Wl0aC1QYWxtZXI8L0F1dGhvcj48WWVhcj4yMDEyPC9Z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6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979429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,67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BFC3DC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6DAA12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51,6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6464D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27DCE5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,21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F60F2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41739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11,06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AFBB3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53290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FCED27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77CD4B9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ACF92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8462B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Greeley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Greeley&lt;/Author&gt;&lt;Year&gt;2011&lt;/Year&gt;&lt;RecNum&gt;258&lt;/RecNum&gt;&lt;DisplayText&gt;&lt;style face="superscript"&gt;64&lt;/style&gt;&lt;/DisplayText&gt;&lt;record&gt;&lt;rec-number&gt;258&lt;/rec-number&gt;&lt;foreign-keys&gt;&lt;key app="EN" db-id="xewp95axwsxx5qef9pb5vpee2ftvdt5dxeda" timestamp="1541110778"&gt;258&lt;/key&gt;&lt;key app="ENWeb" db-id=""&gt;0&lt;/key&gt;&lt;/foreign-keys&gt;&lt;ref-type name="Journal Article"&gt;17&lt;/ref-type&gt;&lt;contributors&gt;&lt;authors&gt;&lt;author&gt;Greeley, S.A.W.&lt;/author&gt;&lt;author&gt;John, P.M.&lt;/author&gt;&lt;author&gt;Winn, A.N.&lt;/author&gt;&lt;author&gt;Ornelas, J.&lt;/author&gt;&lt;author&gt;Lipton, R.B.&lt;/author&gt;&lt;author&gt;Philipson, L.H.&lt;/author&gt;&lt;author&gt;Bell, G.I.&lt;/author&gt;&lt;author&gt;Huang, E.S.&lt;/author&gt;&lt;/authors&gt;&lt;/contributors&gt;&lt;titles&gt;&lt;title&gt;The Cost-Effectiveness of Personalized Genetic Medicine: The case of genetic testing in neonatal diabetes&lt;/title&gt;&lt;secondary-title&gt;Diabetes Care&lt;/secondary-title&gt;&lt;/titles&gt;&lt;periodical&gt;&lt;full-title&gt;Diabetes Care&lt;/full-title&gt;&lt;/periodical&gt;&lt;pages&gt;622-627&lt;/pages&gt;&lt;volume&gt;34&lt;/volume&gt;&lt;number&gt;3&lt;/number&gt;&lt;dates&gt;&lt;year&gt;2011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6FB08A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7,67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7887FA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A9538D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,99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9B1E1B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82D65B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2,52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0A368A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3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7F2CCC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9,15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8A6964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9E1138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AB6F47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200,000</w:t>
            </w:r>
          </w:p>
        </w:tc>
      </w:tr>
      <w:tr w:rsidR="004536C2" w:rsidRPr="00F33F6A" w14:paraId="3505935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9D9382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D4BB31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Greeley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Greeley&lt;/Author&gt;&lt;Year&gt;2011&lt;/Year&gt;&lt;RecNum&gt;258&lt;/RecNum&gt;&lt;DisplayText&gt;&lt;style face="superscript"&gt;64&lt;/style&gt;&lt;/DisplayText&gt;&lt;record&gt;&lt;rec-number&gt;258&lt;/rec-number&gt;&lt;foreign-keys&gt;&lt;key app="EN" db-id="xewp95axwsxx5qef9pb5vpee2ftvdt5dxeda" timestamp="1541110778"&gt;258&lt;/key&gt;&lt;key app="ENWeb" db-id=""&gt;0&lt;/key&gt;&lt;/foreign-keys&gt;&lt;ref-type name="Journal Article"&gt;17&lt;/ref-type&gt;&lt;contributors&gt;&lt;authors&gt;&lt;author&gt;Greeley, S.A.W.&lt;/author&gt;&lt;author&gt;John, P.M.&lt;/author&gt;&lt;author&gt;Winn, A.N.&lt;/author&gt;&lt;author&gt;Ornelas, J.&lt;/author&gt;&lt;author&gt;Lipton, R.B.&lt;/author&gt;&lt;author&gt;Philipson, L.H.&lt;/author&gt;&lt;author&gt;Bell, G.I.&lt;/author&gt;&lt;author&gt;Huang, E.S.&lt;/author&gt;&lt;/authors&gt;&lt;/contributors&gt;&lt;titles&gt;&lt;title&gt;The Cost-Effectiveness of Personalized Genetic Medicine: The case of genetic testing in neonatal diabetes&lt;/title&gt;&lt;secondary-title&gt;Diabetes Care&lt;/secondary-title&gt;&lt;/titles&gt;&lt;periodical&gt;&lt;full-title&gt;Diabetes Care&lt;/full-title&gt;&lt;/periodical&gt;&lt;pages&gt;622-627&lt;/pages&gt;&lt;volume&gt;34&lt;/volume&gt;&lt;number&gt;3&lt;/number&gt;&lt;dates&gt;&lt;year&gt;2011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C22566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7,57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C5A114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655926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1,95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DF644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417856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3,22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564EF4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3C0EC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2,23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70F7A3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7CFE02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CD7FCA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200,000</w:t>
            </w:r>
          </w:p>
        </w:tc>
      </w:tr>
      <w:tr w:rsidR="004536C2" w:rsidRPr="00F33F6A" w14:paraId="7EF9A11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1F2AC2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7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5C3207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Greeley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Greeley&lt;/Author&gt;&lt;Year&gt;2011&lt;/Year&gt;&lt;RecNum&gt;258&lt;/RecNum&gt;&lt;DisplayText&gt;&lt;style face="superscript"&gt;64&lt;/style&gt;&lt;/DisplayText&gt;&lt;record&gt;&lt;rec-number&gt;258&lt;/rec-number&gt;&lt;foreign-keys&gt;&lt;key app="EN" db-id="xewp95axwsxx5qef9pb5vpee2ftvdt5dxeda" timestamp="1541110778"&gt;258&lt;/key&gt;&lt;key app="ENWeb" db-id=""&gt;0&lt;/key&gt;&lt;/foreign-keys&gt;&lt;ref-type name="Journal Article"&gt;17&lt;/ref-type&gt;&lt;contributors&gt;&lt;authors&gt;&lt;author&gt;Greeley, S.A.W.&lt;/author&gt;&lt;author&gt;John, P.M.&lt;/author&gt;&lt;author&gt;Winn, A.N.&lt;/author&gt;&lt;author&gt;Ornelas, J.&lt;/author&gt;&lt;author&gt;Lipton, R.B.&lt;/author&gt;&lt;author&gt;Philipson, L.H.&lt;/author&gt;&lt;author&gt;Bell, G.I.&lt;/author&gt;&lt;author&gt;Huang, E.S.&lt;/author&gt;&lt;/authors&gt;&lt;/contributors&gt;&lt;titles&gt;&lt;title&gt;The Cost-Effectiveness of Personalized Genetic Medicine: The case of genetic testing in neonatal diabetes&lt;/title&gt;&lt;secondary-title&gt;Diabetes Care&lt;/secondary-title&gt;&lt;/titles&gt;&lt;periodical&gt;&lt;full-title&gt;Diabetes Care&lt;/full-title&gt;&lt;/periodical&gt;&lt;pages&gt;622-627&lt;/pages&gt;&lt;volume&gt;34&lt;/volume&gt;&lt;number&gt;3&lt;/number&gt;&lt;dates&gt;&lt;year&gt;2011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4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9C08B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4,789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AC0483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D9FFCF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5,41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DB7668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FE5B6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0,43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AA24A7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F104E7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3,48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F9FEA4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4EB699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63F21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200,000</w:t>
            </w:r>
          </w:p>
        </w:tc>
      </w:tr>
      <w:tr w:rsidR="004536C2" w:rsidRPr="00F33F6A" w14:paraId="5D5EC27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9A5980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0C6A9B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asteng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N0ZW5nPC9BdXRob3I+PFllYXI+MjAxMTwvWWVhcj48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N0ZW5nPC9BdXRob3I+PFllYXI+MjAxMTwvWWVhcj48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06AF6B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3,22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2881E9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B0ADC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65,2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B628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94E8B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0,07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55B217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420DE8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25,98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7C05AF4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121B5D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549055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2D5C2A9C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756DE6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A9ECC1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asteng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N0ZW5nPC9BdXRob3I+PFllYXI+MjAxMTwvWWVhcj48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N0ZW5nPC9BdXRob3I+PFllYXI+MjAxMTwvWWVhcj48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909654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9,20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880230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9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6CD68A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02,3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1350B6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B03AA3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2,08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6A4D4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C7DA1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34,3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AB4ADE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08069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96CC8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500,000 </w:t>
            </w:r>
          </w:p>
        </w:tc>
      </w:tr>
      <w:tr w:rsidR="004536C2" w:rsidRPr="00F33F6A" w14:paraId="6504749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3DB634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27BCAD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Kuo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uo&lt;/Author&gt;&lt;Year&gt;2011&lt;/Year&gt;&lt;RecNum&gt;251&lt;/RecNum&gt;&lt;DisplayText&gt;&lt;style face="superscript"&gt;70&lt;/style&gt;&lt;/DisplayText&gt;&lt;record&gt;&lt;rec-number&gt;251&lt;/rec-number&gt;&lt;foreign-keys&gt;&lt;key app="EN" db-id="xewp95axwsxx5qef9pb5vpee2ftvdt5dxeda" timestamp="1541110747"&gt;251&lt;/key&gt;&lt;key app="ENWeb" db-id=""&gt;0&lt;/key&gt;&lt;/foreign-keys&gt;&lt;ref-type name="Journal Article"&gt;17&lt;/ref-type&gt;&lt;contributors&gt;&lt;authors&gt;&lt;author&gt;Kuo, S.&lt;/author&gt;&lt;author&gt;Bryce, C.L.&lt;/author&gt;&lt;author&gt;Zgibor, J.C.&lt;/author&gt;&lt;author&gt;Wolf, D.L.&lt;/author&gt;&lt;author&gt;Roberts, M.S.&lt;/author&gt;&lt;author&gt;Smith, K.J.&lt;/author&gt;&lt;/authors&gt;&lt;/contributors&gt;&lt;titles&gt;&lt;title&gt;Cost-effectiveness of implementing the chronic care model for diabetes care in a military population&lt;/title&gt;&lt;secondary-title&gt;J Diabetes Sci Technol&lt;/secondary-title&gt;&lt;/titles&gt;&lt;periodical&gt;&lt;full-title&gt;J Diabetes Sci Technol&lt;/full-title&gt;&lt;/periodical&gt;&lt;pages&gt;501-513&lt;/pages&gt;&lt;volume&gt;5&lt;/volume&gt;&lt;number&gt;3&lt;/number&gt;&lt;dates&gt;&lt;year&gt;2011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0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221A19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,31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F406DD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1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5C2275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5,39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46D3AA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D7116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,90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6877E5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1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06D02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1,95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B6D693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F6A9AD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7C393A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0,000-100,000</w:t>
            </w:r>
          </w:p>
        </w:tc>
      </w:tr>
      <w:tr w:rsidR="004536C2" w:rsidRPr="00F33F6A" w14:paraId="74A7F5E9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6FA8A0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48EAE2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0BACB4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4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91551D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1F1601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0,9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3FF90D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E6577E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44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5B6B2C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F5B4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0,81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910859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9E1CE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6B1F8F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6190A312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A91ECF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B3CD3B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792E35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3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928E5D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105288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8,63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DF1170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50CC8F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4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686D99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E5552B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8,455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A53E5F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FA91AE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579ED4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641A09D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4CCC12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E19F5C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4F7285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2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8D26E6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BE29AD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2,33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F5A3A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387681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CB0DFA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8818E7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9,66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D445CC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2A812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4D82B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7A99E237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5F7BE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C587A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9608F2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9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861121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F00531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63,33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A80D63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BA82BD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1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DA7BC9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FAB7B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71,33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B66863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7373E8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D65848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42AA0EE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C885A8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604F0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69A0F3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8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F46167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6ED854C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5,87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C3A35A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02856C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-32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694E7E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9269A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0,375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0ED185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2CBC38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E1910E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48036FAC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109F1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57B2B2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134687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7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299690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25E7D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2,25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E05F50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5961D8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AF8C5D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4CAF9F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8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9E3397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D1F61F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7FD35B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65B1486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6DFF5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8D7053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BEF74F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4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C6799E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D87E8C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5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1FA7E4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1CC1F8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4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EE313F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81462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12,25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26DA0E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2C1DFF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2B99C6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3B61C504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5D33410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25195F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EF1D21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3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E163F4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68789F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33,75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8C3F7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0F8341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4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CF33D3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A80E95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60,75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E84471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3A8BFD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BD527B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25635D8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0CFF80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56A182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22C74B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2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3E8587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3B8046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35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8E25C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94C4A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14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EC8E52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C0C88C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45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7E6F75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2AB399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DCD3B2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5C6E44B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008B2E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8C4291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869948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90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574B15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8C4922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,950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27AE7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55C21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1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A89C63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286C2F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,070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6F1549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3480CA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7E1A925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3EC90106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D4E26B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A305AA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C13860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8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409729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97DDF9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1,75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CF7DB2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B9E661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2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6BE755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3A94CC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0,75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0F40A0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D32435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C4DC69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20B8DB2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0391F6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A77165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Patel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bDwvQXV0aG9yPjxZZWFyPjIwMTE8L1llYXI+PFJl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5A1434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7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69FBB3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4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78DCEE9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44,5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EB9DBA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B2BF2D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4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00F77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C58C9E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6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545A7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C439FB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9522D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30,000</w:t>
            </w:r>
          </w:p>
        </w:tc>
      </w:tr>
      <w:tr w:rsidR="004536C2" w:rsidRPr="00F33F6A" w14:paraId="51B4C9C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EBB486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1D5288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Valentine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WYWxlbnRpbmU8L0F1dGhvcj48WWVhcj4yMDExPC9ZZWFy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WYWxlbnRpbmU8L0F1dGhvcj48WWVhcj4yMDExPC9ZZWFy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0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97FA03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023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0328FD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EC5CD0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,82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56704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01E8F5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-34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F6DC8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1C33C5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,30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9EFA23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92ED71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 xml:space="preserve">NO, but when social costs are included, the interventio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4FDA52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€40,000 – 60,000</w:t>
            </w:r>
          </w:p>
        </w:tc>
      </w:tr>
      <w:tr w:rsidR="004536C2" w:rsidRPr="00F33F6A" w14:paraId="555EE39C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FAE2C5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7E6E26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Valentine et al. (2011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WYWxlbnRpbmU8L0F1dGhvcj48WWVhcj4yMDExPC9ZZWFy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WYWxlbnRpbmU8L0F1dGhvcj48WWVhcj4yMDExPC9ZZWFy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F88BED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6,14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C0D4EA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5908C0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9,32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558DD8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D368C7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0,11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0B7423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17500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51,157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60B0FA4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07E7DD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, but when social costs are included, the intervention 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0FAF5BB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SEKs 100,000 – 400,000 </w:t>
            </w:r>
          </w:p>
        </w:tc>
      </w:tr>
      <w:tr w:rsidR="004536C2" w:rsidRPr="00F33F6A" w14:paraId="5D61082F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344EB2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A1DCE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Huang et al.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FuZzwvQXV0aG9yPjxZZWFyPjIwMTA8L1llYXI+PFJl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FuZzwvQXV0aG9yPjxZZWFyPjIwMTA8L1llYXI+PFJl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8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493D56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8,13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66EDA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5BEC4A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6,89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28AAC2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is more cost-effective than the comparator for very high threshold values 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CFA650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8,76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D036F4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7CFC7A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7,945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92C71D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 for very high threshold values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91758B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2FB211C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$50,000 – 100,000 </w:t>
            </w:r>
          </w:p>
        </w:tc>
      </w:tr>
      <w:tr w:rsidR="004536C2" w:rsidRPr="00F33F6A" w14:paraId="56AEDBD6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E83EDC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646E5E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Huang et al.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FuZzwvQXV0aG9yPjxZZWFyPjIwMTA8L1llYXI+PFJl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FuZzwvQXV0aG9yPjxZZWFyPjIwMTA8L1llYXI+PFJl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8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8EEC8A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4,76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B95750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1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FB87C9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6,36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3918DD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is more cost-effective than the comparator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for high threshold values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1FB662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87,38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48A68A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.1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CDD353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8,72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D4E7B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is more cost-effective than the comparator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for high threshold values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6F53F4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989CD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$50,000 – 100,000 </w:t>
            </w:r>
          </w:p>
        </w:tc>
      </w:tr>
      <w:tr w:rsidR="004536C2" w:rsidRPr="00F33F6A" w14:paraId="7D6DE0B4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D34848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2CDC69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Ismail et al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B48D05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5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536CB37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C2E39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5,42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5D9F8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6BCE55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50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7B70D6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489F75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8,57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BE1C28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2EF0A8A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6183194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345548C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B525BC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1974A2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Ismail et al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44041C1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0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CB7B15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01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E1A6B6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7,070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966B4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39EC3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1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CCAB27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72C758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7,180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FA501F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849901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928912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5DCCB8E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6D4E7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0CDC5E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Ismail et al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12E9A6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13E6D0D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8E5A28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32,28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C986B7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E5F48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8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871721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332F25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6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488A5F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7954AA5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0176D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3AF25575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1DE170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026990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Ismail et al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3CA46F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58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21130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88D9FC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9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366B9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1EC9FD0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550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5FC135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27DB8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75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C2A814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5AD7B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B6D4B6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014CF781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DC5355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19BD0D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Ismail et al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1A70B7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0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070964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A41C96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,535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8D95E2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5FE965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71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2D9CDE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8BD42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,590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FBB866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820275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492DD9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046F63CE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0BFC21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5784D47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Ismail et al (201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c21haWw8L0F1dGhvcj48WWVhcj4yMDEwPC9ZZWFyPjxS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9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1DD82A8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8E4D60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DF3F24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91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2A38EC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7A9261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8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F27D46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0.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60BE07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91,0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30AEEA6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dominated by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164567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155677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</w:t>
            </w:r>
          </w:p>
        </w:tc>
      </w:tr>
      <w:tr w:rsidR="004536C2" w:rsidRPr="00F33F6A" w14:paraId="0E5675D2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405476F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36453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Gschwend (2009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c2Nod2VuZDwvQXV0aG9yPjxZZWFyPjIwMDk8L1llYXI+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c2Nod2VuZDwvQXV0aG9yPjxZZWFyPjIwMDk8L1llYXI+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</w:fldData>
              </w:fldChar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F33F6A">
              <w:rPr>
                <w:rFonts w:ascii="Times New Roman" w:hAnsi="Times New Roman" w:cs="Times New Roman"/>
                <w:color w:val="000000"/>
              </w:rPr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AE1157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85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6801A87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2A97B9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81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AF7CBF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6F598B3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0,54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93EA2C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4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2F8B35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2,43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A05102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1F48C80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62ED96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0AB23083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5F2BE6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2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C7E2E7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Lindgren et al. (2007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Lindgren&lt;/Author&gt;&lt;Year&gt;2007&lt;/Year&gt;&lt;RecNum&gt;343&lt;/RecNum&gt;&lt;DisplayText&gt;&lt;style face="superscript"&gt;45&lt;/style&gt;&lt;/DisplayText&gt;&lt;record&gt;&lt;rec-number&gt;343&lt;/rec-number&gt;&lt;foreign-keys&gt;&lt;key app="EN" db-id="xewp95axwsxx5qef9pb5vpee2ftvdt5dxeda" timestamp="1541111225"&gt;343&lt;/key&gt;&lt;key app="ENWeb" db-id=""&gt;0&lt;/key&gt;&lt;/foreign-keys&gt;&lt;ref-type name="Journal Article"&gt;17&lt;/ref-type&gt;&lt;contributors&gt;&lt;authors&gt;&lt;author&gt;Lindgren, P.&lt;/author&gt;&lt;author&gt;Lindström, J.&lt;/author&gt;&lt;author&gt;Tuomilehto, J.&lt;/author&gt;&lt;author&gt;Uusitupa, M.&lt;/author&gt;&lt;author&gt;Peltonen, M.&lt;/author&gt;&lt;author&gt;Jönsson, B.&lt;/author&gt;&lt;author&gt;de Faire, U.&lt;/author&gt;&lt;author&gt;Hellénius, M.L.&lt;/author&gt;&lt;/authors&gt;&lt;/contributors&gt;&lt;titles&gt;&lt;title&gt;Lifestyle intervention to prevent diabetes in men and women with impaired glucose tolerance is cost-effective&lt;/title&gt;&lt;secondary-title&gt;Int J Technol Assess Health Care&lt;/secondary-title&gt;&lt;/titles&gt;&lt;periodical&gt;&lt;full-title&gt;Int J Technol Assess Health Care&lt;/full-title&gt;&lt;/periodical&gt;&lt;pages&gt;177-183&lt;/pages&gt;&lt;volume&gt;23&lt;/volume&gt;&lt;number&gt;2&lt;/number&gt;&lt;dates&gt;&lt;year&gt;2007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5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FCA1B1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673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77D5B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F1BEA6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,36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CFD417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AC58BA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85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078C926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D9BE4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9,265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A64A3F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61F3518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NO, but when social costs are included, the interventio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becomes cost-saving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E8CCD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t determined</w:t>
            </w:r>
          </w:p>
        </w:tc>
      </w:tr>
      <w:tr w:rsidR="004536C2" w:rsidRPr="00F33F6A" w14:paraId="3388F5B0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0FBB78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3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03BBA64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Valentine et al. (2006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Valentine&lt;/Author&gt;&lt;Year&gt;2006&lt;/Year&gt;&lt;RecNum&gt;371&lt;/RecNum&gt;&lt;DisplayText&gt;&lt;style face="superscript"&gt;72&lt;/style&gt;&lt;/DisplayText&gt;&lt;record&gt;&lt;rec-number&gt;371&lt;/rec-number&gt;&lt;foreign-keys&gt;&lt;key app="EN" db-id="xewp95axwsxx5qef9pb5vpee2ftvdt5dxeda" timestamp="1541111366"&gt;371&lt;/key&gt;&lt;key app="ENWeb" db-id=""&gt;0&lt;/key&gt;&lt;/foreign-keys&gt;&lt;ref-type name="Journal Article"&gt;17&lt;/ref-type&gt;&lt;contributors&gt;&lt;authors&gt;&lt;author&gt;Valentine, W.J.&lt;/author&gt;&lt;author&gt;Palmer, A.J.&lt;/author&gt;&lt;author&gt;Erny-Albrecht, K.M.&lt;/author&gt;&lt;author&gt;Ray, J.A.&lt;/author&gt;&lt;author&gt;Cobden, D.&lt;/author&gt;&lt;author&gt;Foos, V.&lt;/author&gt;&lt;author&gt;Lurati, F.M.&lt;/author&gt;&lt;author&gt;Roze, S.&lt;/author&gt;&lt;/authors&gt;&lt;/contributors&gt;&lt;titles&gt;&lt;title&gt;Cost-effectiveness of basal insulin from a US health system perspective_comparative analyses of detemir, glargine, and NPH&lt;/title&gt;&lt;secondary-title&gt;Adv Ther&lt;/secondary-title&gt;&lt;/titles&gt;&lt;periodical&gt;&lt;full-title&gt;Adv Ther&lt;/full-title&gt;&lt;/periodical&gt;&lt;pages&gt;191-207&lt;/pages&gt;&lt;volume&gt;23&lt;/volume&gt;&lt;number&gt;2&lt;/number&gt;&lt;dates&gt;&lt;year&gt;2006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2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0E5F61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,45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11E881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698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2B582CA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,97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0B6E3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351125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,76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83896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69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DFA32B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,256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2792AB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D6989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4D4673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50,000</w:t>
            </w:r>
          </w:p>
        </w:tc>
      </w:tr>
      <w:tr w:rsidR="004536C2" w:rsidRPr="00F33F6A" w14:paraId="3A0C5D3B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28461DB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4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24EE682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Eddy et al. (200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Eddy&lt;/Author&gt;&lt;Year&gt;2005&lt;/Year&gt;&lt;RecNum&gt;381&lt;/RecNum&gt;&lt;DisplayText&gt;&lt;style face="superscript"&gt;63&lt;/style&gt;&lt;/DisplayText&gt;&lt;record&gt;&lt;rec-number&gt;381&lt;/rec-number&gt;&lt;foreign-keys&gt;&lt;key app="EN" db-id="xewp95axwsxx5qef9pb5vpee2ftvdt5dxeda" timestamp="1541111408"&gt;381&lt;/key&gt;&lt;key app="ENWeb" db-id=""&gt;0&lt;/key&gt;&lt;/foreign-keys&gt;&lt;ref-type name="Journal Article"&gt;17&lt;/ref-type&gt;&lt;contributors&gt;&lt;authors&gt;&lt;author&gt;Eddy, D.M.&lt;/author&gt;&lt;author&gt;Kahn, R.&lt;/author&gt;&lt;author&gt;Schlessinger, L.&lt;/author&gt;&lt;/authors&gt;&lt;/contributors&gt;&lt;titles&gt;&lt;title&gt;Clinical outcomes and cost-effectiveness of strategies for managing people at high risk for diabetes&lt;/title&gt;&lt;secondary-title&gt;Ann Intern Med&lt;/secondary-title&gt;&lt;/titles&gt;&lt;periodical&gt;&lt;full-title&gt;Ann Intern Med&lt;/full-title&gt;&lt;/periodical&gt;&lt;pages&gt;251-264&lt;/pages&gt;&lt;volume&gt;143&lt;/volume&gt;&lt;number&gt;4&lt;/number&gt;&lt;dates&gt;&lt;year&gt;2005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3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91E208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2,737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3D34AD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59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1BE9F0F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43,0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8CF1B8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C6039C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,96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29452A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5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F3339E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2,698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B40B14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4BDDB54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3803F6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100,000</w:t>
            </w:r>
          </w:p>
        </w:tc>
      </w:tr>
      <w:tr w:rsidR="004536C2" w:rsidRPr="00F33F6A" w14:paraId="775142AA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76176F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5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411E26C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Herman et al. (200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Herman&lt;/Author&gt;&lt;Year&gt;2005&lt;/Year&gt;&lt;RecNum&gt;385&lt;/RecNum&gt;&lt;DisplayText&gt;&lt;style face="superscript"&gt;67&lt;/style&gt;&lt;/DisplayText&gt;&lt;record&gt;&lt;rec-number&gt;385&lt;/rec-number&gt;&lt;foreign-keys&gt;&lt;key app="EN" db-id="xewp95axwsxx5qef9pb5vpee2ftvdt5dxeda" timestamp="1541111424"&gt;385&lt;/key&gt;&lt;key app="ENWeb" db-id=""&gt;0&lt;/key&gt;&lt;/foreign-keys&gt;&lt;ref-type name="Journal Article"&gt;17&lt;/ref-type&gt;&lt;contributors&gt;&lt;authors&gt;&lt;author&gt;Herman, W.H.&lt;/author&gt;&lt;author&gt;Ackermann, R.T.&lt;/author&gt;&lt;author&gt;Brandle, M.&lt;/author&gt;&lt;author&gt;Engelgau, M.M.&lt;/author&gt;&lt;author&gt;Hamman, R.F.&lt;/author&gt;&lt;author&gt;Hicks, K.&lt;/author&gt;&lt;author&gt;Hoerger, T.J.&lt;/author&gt;&lt;author&gt;Ratner, R.E.&lt;/author&gt;&lt;author&gt;Sorensen, S.&lt;/author&gt;&lt;author&gt;Zhang, P.&lt;/author&gt;&lt;/authors&gt;&lt;/contributors&gt;&lt;titles&gt;&lt;title&gt;The cost-effectiveness of lifestyle modification or metformin in preventing type 2 diabetes in adults with impaired glucose tolerance&lt;/title&gt;&lt;secondary-title&gt;Ann Intern Med&lt;/secondary-title&gt;&lt;/titles&gt;&lt;periodical&gt;&lt;full-title&gt;Ann Intern Med&lt;/full-title&gt;&lt;/periodical&gt;&lt;pages&gt;323-332&lt;/pages&gt;&lt;volume&gt;142&lt;/volume&gt;&lt;number&gt;5&lt;/number&gt;&lt;dates&gt;&lt;year&gt;2005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3CC308A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3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12F860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7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736479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11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8660FE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3E7DD24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4,96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BF916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5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E23B5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8,71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0B0B740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16E772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5DDC16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100,000</w:t>
            </w:r>
          </w:p>
        </w:tc>
      </w:tr>
      <w:tr w:rsidR="004536C2" w:rsidRPr="00F33F6A" w14:paraId="3504085D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377611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6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15D416B5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Herman et al. (200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Herman&lt;/Author&gt;&lt;Year&gt;2005&lt;/Year&gt;&lt;RecNum&gt;385&lt;/RecNum&gt;&lt;DisplayText&gt;&lt;style face="superscript"&gt;67&lt;/style&gt;&lt;/DisplayText&gt;&lt;record&gt;&lt;rec-number&gt;385&lt;/rec-number&gt;&lt;foreign-keys&gt;&lt;key app="EN" db-id="xewp95axwsxx5qef9pb5vpee2ftvdt5dxeda" timestamp="1541111424"&gt;385&lt;/key&gt;&lt;key app="ENWeb" db-id=""&gt;0&lt;/key&gt;&lt;/foreign-keys&gt;&lt;ref-type name="Journal Article"&gt;17&lt;/ref-type&gt;&lt;contributors&gt;&lt;authors&gt;&lt;author&gt;Herman, W.H.&lt;/author&gt;&lt;author&gt;Ackermann, R.T.&lt;/author&gt;&lt;author&gt;Brandle, M.&lt;/author&gt;&lt;author&gt;Engelgau, M.M.&lt;/author&gt;&lt;author&gt;Hamman, R.F.&lt;/author&gt;&lt;author&gt;Hicks, K.&lt;/author&gt;&lt;author&gt;Hoerger, T.J.&lt;/author&gt;&lt;author&gt;Ratner, R.E.&lt;/author&gt;&lt;author&gt;Sorensen, S.&lt;/author&gt;&lt;author&gt;Zhang, P.&lt;/author&gt;&lt;/authors&gt;&lt;/contributors&gt;&lt;titles&gt;&lt;title&gt;The cost-effectiveness of lifestyle modification or metformin in preventing type 2 diabetes in adults with impaired glucose tolerance&lt;/title&gt;&lt;secondary-title&gt;Ann Intern Med&lt;/secondary-title&gt;&lt;/titles&gt;&lt;periodical&gt;&lt;full-title&gt;Ann Intern Med&lt;/full-title&gt;&lt;/periodical&gt;&lt;pages&gt;323-332&lt;/pages&gt;&lt;volume&gt;142&lt;/volume&gt;&lt;number&gt;5&lt;/number&gt;&lt;dates&gt;&lt;year&gt;2005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7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0477DA7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,922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504263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0B3A43C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0,16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545F2B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is more cost-effective tha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the comparator for low threshold values (&lt;£30,170)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777C574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3,748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82C221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1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025BA1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8,831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526081B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intervention is more cost-effective than </w:t>
            </w: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the comparator for threshold values &lt; £30,000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5B5DD56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lastRenderedPageBreak/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39D17F0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£20,000 – 100,000</w:t>
            </w:r>
          </w:p>
        </w:tc>
      </w:tr>
      <w:tr w:rsidR="004536C2" w:rsidRPr="00F33F6A" w14:paraId="7C346FE0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76C1AE2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7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F43DEB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Rosen et al. (2005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Rosen&lt;/Author&gt;&lt;Year&gt;2005&lt;/Year&gt;&lt;RecNum&gt;389&lt;/RecNum&gt;&lt;DisplayText&gt;&lt;style face="superscript"&gt;71&lt;/style&gt;&lt;/DisplayText&gt;&lt;record&gt;&lt;rec-number&gt;389&lt;/rec-number&gt;&lt;foreign-keys&gt;&lt;key app="EN" db-id="xewp95axwsxx5qef9pb5vpee2ftvdt5dxeda" timestamp="1541111440"&gt;389&lt;/key&gt;&lt;key app="ENWeb" db-id=""&gt;0&lt;/key&gt;&lt;/foreign-keys&gt;&lt;ref-type name="Journal Article"&gt;17&lt;/ref-type&gt;&lt;contributors&gt;&lt;authors&gt;&lt;author&gt;Rosen, A.B.&lt;/author&gt;&lt;author&gt;Hamel, M.B.&lt;/author&gt;&lt;author&gt;Weinstein, M.C.&lt;/author&gt;&lt;author&gt;Cutler, D.M.&lt;/author&gt;&lt;author&gt;Fendrick, A.M.&lt;/author&gt;&lt;author&gt;Vijan, S.&lt;/author&gt;&lt;/authors&gt;&lt;/contributors&gt;&lt;titles&gt;&lt;title&gt;Cost-effectiveness of full medicare coverage of angiotensin-converting enzyme inhibitors for beneficiaries with diabetes&lt;/title&gt;&lt;secondary-title&gt;Ann Intern Med&lt;/secondary-title&gt;&lt;/titles&gt;&lt;periodical&gt;&lt;full-title&gt;Ann Intern Med&lt;/full-title&gt;&lt;/periodical&gt;&lt;pages&gt;89-99&lt;/pages&gt;&lt;volume&gt;143&lt;/volume&gt;&lt;number&gt;2&lt;/number&gt;&lt;dates&gt;&lt;year&gt;2005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71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69C51C8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,606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49E44A7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3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5609DF3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6,98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3C54A5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2C129F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2,501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5773E47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2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40F724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-10,874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2F9F1216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dominates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485B41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185B28AF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$20,000</w:t>
            </w:r>
          </w:p>
        </w:tc>
      </w:tr>
      <w:tr w:rsidR="004536C2" w:rsidRPr="00F33F6A" w14:paraId="1B7CD9DB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02B4EE5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8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722782B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Diabetes Prevention Program Research Group (2003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Group&lt;/Author&gt;&lt;Year&gt;2003&lt;/Year&gt;&lt;RecNum&gt;396&lt;/RecNum&gt;&lt;DisplayText&gt;&lt;style face="superscript"&gt;65&lt;/style&gt;&lt;/DisplayText&gt;&lt;record&gt;&lt;rec-number&gt;396&lt;/rec-number&gt;&lt;foreign-keys&gt;&lt;key app="EN" db-id="xewp95axwsxx5qef9pb5vpee2ftvdt5dxeda" timestamp="1541111473"&gt;396&lt;/key&gt;&lt;key app="ENWeb" db-id=""&gt;0&lt;/key&gt;&lt;/foreign-keys&gt;&lt;ref-type name="Journal Article"&gt;17&lt;/ref-type&gt;&lt;contributors&gt;&lt;authors&gt;&lt;author&gt;The Diabetes Prevention Program Research Group&lt;/author&gt;&lt;/authors&gt;&lt;/contributors&gt;&lt;titles&gt;&lt;title&gt;Within-trial cost-effectiveness of lifestyle intervention or metformin for the primary prevention of type 2 diabetes&lt;/title&gt;&lt;secondary-title&gt;Diabetes Care&lt;/secondary-title&gt;&lt;/titles&gt;&lt;periodical&gt;&lt;full-title&gt;Diabetes Care&lt;/full-title&gt;&lt;/periodical&gt;&lt;pages&gt;2518-2523&lt;/pages&gt;&lt;volume&gt;26&lt;/volume&gt;&lt;number&gt;9&lt;/number&gt;&lt;dates&gt;&lt;year&gt;2003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5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70CDEEB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121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274C8DD2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35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EE97DF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32,02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E91596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49205A0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829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92A978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3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2051AB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52,25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8DDFF1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790333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420A2D6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58203ECC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1FBE6FB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t>109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67CF979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The Diabetes Prevention Program Research Group (2003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Group&lt;/Author&gt;&lt;Year&gt;2003&lt;/Year&gt;&lt;RecNum&gt;396&lt;/RecNum&gt;&lt;DisplayText&gt;&lt;style face="superscript"&gt;65&lt;/style&gt;&lt;/DisplayText&gt;&lt;record&gt;&lt;rec-number&gt;396&lt;/rec-number&gt;&lt;foreign-keys&gt;&lt;key app="EN" db-id="xewp95axwsxx5qef9pb5vpee2ftvdt5dxeda" timestamp="1541111473"&gt;396&lt;/key&gt;&lt;key app="ENWeb" db-id=""&gt;0&lt;/key&gt;&lt;/foreign-keys&gt;&lt;ref-type name="Journal Article"&gt;17&lt;/ref-type&gt;&lt;contributors&gt;&lt;authors&gt;&lt;author&gt;The Diabetes Prevention Program Research Group&lt;/author&gt;&lt;/authors&gt;&lt;/contributors&gt;&lt;titles&gt;&lt;title&gt;Within-trial cost-effectiveness of lifestyle intervention or metformin for the primary prevention of type 2 diabetes&lt;/title&gt;&lt;secondary-title&gt;Diabetes Care&lt;/secondary-title&gt;&lt;/titles&gt;&lt;periodical&gt;&lt;full-title&gt;Diabetes Care&lt;/full-title&gt;&lt;/periodical&gt;&lt;pages&gt;2518-2523&lt;/pages&gt;&lt;volume&gt;26&lt;/volume&gt;&lt;number&gt;9&lt;/number&gt;&lt;dates&gt;&lt;year&gt;2003&lt;/year&gt;&lt;/dates&gt;&lt;urls&gt;&lt;/urls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5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21F66D5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635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05CD906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3A2890B0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2,16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43734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53AB0FC3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,62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64888DEB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01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B967A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01,713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14CA787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less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367C3E4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76EFE5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t determined</w:t>
            </w:r>
          </w:p>
        </w:tc>
      </w:tr>
      <w:tr w:rsidR="004536C2" w:rsidRPr="00F33F6A" w14:paraId="69073B70" w14:textId="77777777" w:rsidTr="00CD605A">
        <w:trPr>
          <w:gridAfter w:val="1"/>
          <w:wAfter w:w="25" w:type="dxa"/>
        </w:trPr>
        <w:tc>
          <w:tcPr>
            <w:tcW w:w="1277" w:type="dxa"/>
            <w:vAlign w:val="center"/>
          </w:tcPr>
          <w:p w14:paraId="6816073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</w:rPr>
              <w:lastRenderedPageBreak/>
              <w:t>110</w:t>
            </w:r>
          </w:p>
        </w:tc>
        <w:tc>
          <w:tcPr>
            <w:tcW w:w="1452" w:type="dxa"/>
            <w:shd w:val="clear" w:color="auto" w:fill="auto"/>
            <w:vAlign w:val="center"/>
          </w:tcPr>
          <w:p w14:paraId="3020243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Almbrand et al. (2000) 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F33F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Almbrand&lt;/Author&gt;&lt;Year&gt;2000&lt;/Year&gt;&lt;RecNum&gt;425&lt;/RecNum&gt;&lt;DisplayText&gt;&lt;style face="superscript"&gt;30&lt;/style&gt;&lt;/DisplayText&gt;&lt;record&gt;&lt;rec-number&gt;425&lt;/rec-number&gt;&lt;foreign-keys&gt;&lt;key app="EN" db-id="xewp95axwsxx5qef9pb5vpee2ftvdt5dxeda" timestamp="1541111609"&gt;425&lt;/key&gt;&lt;key app="ENWeb" db-id=""&gt;0&lt;/key&gt;&lt;/foreign-keys&gt;&lt;ref-type name="Journal Article"&gt;17&lt;/ref-type&gt;&lt;contributors&gt;&lt;authors&gt;&lt;author&gt;Almbrand, B.&lt;/author&gt;&lt;author&gt;Johannesson, M.&lt;/author&gt;&lt;author&gt;Sjostrand, B.&lt;/author&gt;&lt;author&gt;Malmberg, K.&lt;/author&gt;&lt;author&gt;Ryden, L.&lt;/author&gt;&lt;/authors&gt;&lt;/contributors&gt;&lt;auth-address&gt;Department of Cardiology, Karolinska Hospital, Stockholm, Sweden.&lt;/auth-address&gt;&lt;titles&gt;&lt;title&gt;Cost-effectiveness of intense insulin treatment after acute myocardial infarction in patients with diabetes mellitus; results from the DIGAMI study&lt;/title&gt;&lt;secondary-title&gt;Eur Heart J&lt;/secondary-title&gt;&lt;/titles&gt;&lt;periodical&gt;&lt;full-title&gt;Eur Heart J&lt;/full-title&gt;&lt;/periodical&gt;&lt;pages&gt;733-9&lt;/pages&gt;&lt;volume&gt;21&lt;/volume&gt;&lt;number&gt;9&lt;/number&gt;&lt;edition&gt;2000/03/31&lt;/edition&gt;&lt;keywords&gt;&lt;keyword&gt;Cost-Benefit Analysis&lt;/keyword&gt;&lt;keyword&gt;Diabetes Complications&lt;/keyword&gt;&lt;keyword&gt;Diabetes Mellitus/*drug therapy/mortality&lt;/keyword&gt;&lt;keyword&gt;Follow-Up Studies&lt;/keyword&gt;&lt;keyword&gt;Health Care Costs&lt;/keyword&gt;&lt;keyword&gt;Humans&lt;/keyword&gt;&lt;keyword&gt;Insulin/*economics/*therapeutic use&lt;/keyword&gt;&lt;keyword&gt;Myocardial Infarction/*complications/mortality&lt;/keyword&gt;&lt;keyword&gt;Quality-Adjusted Life Years&lt;/keyword&gt;&lt;keyword&gt;Time Factors&lt;/keyword&gt;&lt;keyword&gt;Value of Life&lt;/keyword&gt;&lt;/keywords&gt;&lt;dates&gt;&lt;year&gt;2000&lt;/year&gt;&lt;pub-dates&gt;&lt;date&gt;May&lt;/date&gt;&lt;/pub-dates&gt;&lt;/dates&gt;&lt;isbn&gt;0195-668X (Print)&amp;#xD;0195-668X (Linking)&lt;/isbn&gt;&lt;accession-num&gt;10739728&lt;/accession-num&gt;&lt;urls&gt;&lt;related-urls&gt;&lt;url&gt;https://www.ncbi.nlm.nih.gov/pubmed/10739728&lt;/url&gt;&lt;/related-urls&gt;&lt;/urls&gt;&lt;electronic-resource-num&gt;10.1053/euhj.1999.1859&lt;/electronic-resource-num&gt;&lt;/record&gt;&lt;/Cite&gt;&lt;/EndNote&gt;</w:instrTex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33F6A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0</w:t>
            </w:r>
            <w:r w:rsidRPr="00F33F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99" w:type="dxa"/>
            <w:shd w:val="clear" w:color="auto" w:fill="auto"/>
            <w:vAlign w:val="center"/>
          </w:tcPr>
          <w:p w14:paraId="5C1A649D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6,204</w:t>
            </w:r>
          </w:p>
        </w:tc>
        <w:tc>
          <w:tcPr>
            <w:tcW w:w="1135" w:type="dxa"/>
            <w:shd w:val="clear" w:color="auto" w:fill="auto"/>
            <w:vAlign w:val="center"/>
          </w:tcPr>
          <w:p w14:paraId="7B92C6EE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66</w:t>
            </w:r>
          </w:p>
        </w:tc>
        <w:tc>
          <w:tcPr>
            <w:tcW w:w="1524" w:type="dxa"/>
            <w:shd w:val="clear" w:color="auto" w:fill="auto"/>
            <w:vAlign w:val="center"/>
          </w:tcPr>
          <w:p w14:paraId="48E687E1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9,40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EF7A079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169" w:type="dxa"/>
            <w:gridSpan w:val="2"/>
            <w:shd w:val="clear" w:color="auto" w:fill="auto"/>
            <w:vAlign w:val="center"/>
          </w:tcPr>
          <w:p w14:paraId="0CD424B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15,906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41914364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0.6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CD33508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24,100</w:t>
            </w:r>
          </w:p>
        </w:tc>
        <w:tc>
          <w:tcPr>
            <w:tcW w:w="1562" w:type="dxa"/>
            <w:shd w:val="clear" w:color="auto" w:fill="auto"/>
            <w:vAlign w:val="center"/>
          </w:tcPr>
          <w:p w14:paraId="4DA66EB7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The intervention is more cost-effective than the comparator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14:paraId="04F2313C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275" w:type="dxa"/>
            <w:gridSpan w:val="2"/>
            <w:shd w:val="clear" w:color="auto" w:fill="auto"/>
            <w:vAlign w:val="center"/>
          </w:tcPr>
          <w:p w14:paraId="5A577A9A" w14:textId="77777777" w:rsidR="004536C2" w:rsidRPr="00F33F6A" w:rsidRDefault="004536C2" w:rsidP="00CD605A">
            <w:pPr>
              <w:jc w:val="center"/>
              <w:rPr>
                <w:rFonts w:ascii="Times New Roman" w:hAnsi="Times New Roman" w:cs="Times New Roman"/>
              </w:rPr>
            </w:pPr>
            <w:r w:rsidRPr="00F33F6A">
              <w:rPr>
                <w:rFonts w:ascii="Times New Roman" w:hAnsi="Times New Roman" w:cs="Times New Roman"/>
                <w:color w:val="000000"/>
              </w:rPr>
              <w:t xml:space="preserve">€60,000 </w:t>
            </w:r>
          </w:p>
        </w:tc>
      </w:tr>
    </w:tbl>
    <w:p w14:paraId="2EA00908" w14:textId="77777777" w:rsidR="004536C2" w:rsidRPr="00F33F6A" w:rsidRDefault="004536C2" w:rsidP="004536C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C8756C4" w14:textId="77777777" w:rsidR="004536C2" w:rsidRPr="00F33F6A" w:rsidRDefault="004536C2" w:rsidP="004536C2">
      <w:pPr>
        <w:rPr>
          <w:rFonts w:ascii="Times New Roman" w:hAnsi="Times New Roman" w:cs="Times New Roman"/>
          <w:sz w:val="24"/>
          <w:szCs w:val="24"/>
        </w:rPr>
      </w:pPr>
    </w:p>
    <w:p w14:paraId="3829C90E" w14:textId="77777777" w:rsidR="00CB5C1D" w:rsidRDefault="00CB5C1D"/>
    <w:sectPr w:rsidR="00CB5C1D" w:rsidSect="004536C2">
      <w:pgSz w:w="16838" w:h="11906" w:orient="landscape"/>
      <w:pgMar w:top="1701" w:right="1418" w:bottom="1701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D7054E"/>
    <w:multiLevelType w:val="multilevel"/>
    <w:tmpl w:val="D40094C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04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64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24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84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84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444" w:hanging="2160"/>
      </w:pPr>
      <w:rPr>
        <w:rFonts w:hint="default"/>
      </w:rPr>
    </w:lvl>
  </w:abstractNum>
  <w:abstractNum w:abstractNumId="1" w15:restartNumberingAfterBreak="0">
    <w:nsid w:val="07515A2C"/>
    <w:multiLevelType w:val="hybridMultilevel"/>
    <w:tmpl w:val="3EB4D8CA"/>
    <w:lvl w:ilvl="0" w:tplc="0C0A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" w15:restartNumberingAfterBreak="0">
    <w:nsid w:val="0F9C1325"/>
    <w:multiLevelType w:val="hybridMultilevel"/>
    <w:tmpl w:val="594C2A9A"/>
    <w:lvl w:ilvl="0" w:tplc="E092FBF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2528BE0">
      <w:start w:val="230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867A5F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8E0766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110F5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7EAF13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71C9D4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6C88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5AE19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45B33066"/>
    <w:multiLevelType w:val="hybridMultilevel"/>
    <w:tmpl w:val="56E26F5C"/>
    <w:lvl w:ilvl="0" w:tplc="76C4D54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308037C"/>
    <w:multiLevelType w:val="hybridMultilevel"/>
    <w:tmpl w:val="8EC83506"/>
    <w:lvl w:ilvl="0" w:tplc="19BA7BD2">
      <w:start w:val="5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6F4762C"/>
    <w:multiLevelType w:val="hybridMultilevel"/>
    <w:tmpl w:val="619615E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  <w:sz w:val="20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FDF07A7"/>
    <w:multiLevelType w:val="hybridMultilevel"/>
    <w:tmpl w:val="5246A080"/>
    <w:lvl w:ilvl="0" w:tplc="AA32C0C8">
      <w:start w:val="5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6"/>
  </w:num>
  <w:num w:numId="3">
    <w:abstractNumId w:val="4"/>
  </w:num>
  <w:num w:numId="4">
    <w:abstractNumId w:val="2"/>
  </w:num>
  <w:num w:numId="5">
    <w:abstractNumId w:val="3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36C2"/>
    <w:rsid w:val="004536C2"/>
    <w:rsid w:val="00CB5C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BE3C48"/>
  <w15:chartTrackingRefBased/>
  <w15:docId w15:val="{16B3F71E-2A75-4D74-8E50-C9A9A3B353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36C2"/>
    <w:rPr>
      <w:lang w:val="en-GB"/>
    </w:rPr>
  </w:style>
  <w:style w:type="paragraph" w:styleId="Ttulo1">
    <w:name w:val="heading 1"/>
    <w:basedOn w:val="Normal"/>
    <w:next w:val="Normal"/>
    <w:link w:val="Ttulo1Car"/>
    <w:uiPriority w:val="9"/>
    <w:qFormat/>
    <w:rsid w:val="004536C2"/>
    <w:pPr>
      <w:keepNext/>
      <w:keepLines/>
      <w:spacing w:before="240" w:after="0" w:line="276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4536C2"/>
    <w:pPr>
      <w:keepNext/>
      <w:keepLines/>
      <w:spacing w:before="40" w:after="0" w:line="276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4536C2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4536C2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4536C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536C2"/>
    <w:rPr>
      <w:rFonts w:ascii="Segoe UI" w:hAnsi="Segoe UI" w:cs="Segoe UI"/>
      <w:sz w:val="18"/>
      <w:szCs w:val="18"/>
      <w:lang w:val="en-GB"/>
    </w:rPr>
  </w:style>
  <w:style w:type="table" w:styleId="Tablaconcuadrcula">
    <w:name w:val="Table Grid"/>
    <w:basedOn w:val="Tablanormal"/>
    <w:uiPriority w:val="59"/>
    <w:unhideWhenUsed/>
    <w:rsid w:val="004536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notaalfinal">
    <w:name w:val="endnote text"/>
    <w:basedOn w:val="Normal"/>
    <w:link w:val="TextonotaalfinalCar"/>
    <w:uiPriority w:val="99"/>
    <w:unhideWhenUsed/>
    <w:rsid w:val="004536C2"/>
    <w:pPr>
      <w:spacing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4536C2"/>
    <w:rPr>
      <w:sz w:val="20"/>
      <w:szCs w:val="20"/>
      <w:lang w:val="en-GB"/>
    </w:rPr>
  </w:style>
  <w:style w:type="character" w:styleId="Refdenotaalfinal">
    <w:name w:val="endnote reference"/>
    <w:basedOn w:val="Fuentedeprrafopredeter"/>
    <w:unhideWhenUsed/>
    <w:rsid w:val="004536C2"/>
    <w:rPr>
      <w:vertAlign w:val="superscript"/>
    </w:rPr>
  </w:style>
  <w:style w:type="character" w:styleId="Hipervnculo">
    <w:name w:val="Hyperlink"/>
    <w:basedOn w:val="Fuentedeprrafopredeter"/>
    <w:uiPriority w:val="99"/>
    <w:unhideWhenUsed/>
    <w:rsid w:val="004536C2"/>
    <w:rPr>
      <w:color w:val="0563C1" w:themeColor="hyperlink"/>
      <w:u w:val="single"/>
    </w:rPr>
  </w:style>
  <w:style w:type="paragraph" w:styleId="Textocomentario">
    <w:name w:val="annotation text"/>
    <w:basedOn w:val="Normal"/>
    <w:link w:val="TextocomentarioCar"/>
    <w:uiPriority w:val="99"/>
    <w:unhideWhenUsed/>
    <w:rsid w:val="004536C2"/>
    <w:pPr>
      <w:spacing w:after="200"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4536C2"/>
    <w:rPr>
      <w:sz w:val="20"/>
      <w:szCs w:val="20"/>
      <w:lang w:val="en-GB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4536C2"/>
    <w:rPr>
      <w:b/>
      <w:bCs/>
      <w:sz w:val="20"/>
      <w:szCs w:val="20"/>
      <w:lang w:val="en-GB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4536C2"/>
    <w:rPr>
      <w:b/>
      <w:bCs/>
    </w:rPr>
  </w:style>
  <w:style w:type="character" w:customStyle="1" w:styleId="AsuntodelcomentarioCar1">
    <w:name w:val="Asunto del comentario Car1"/>
    <w:basedOn w:val="TextocomentarioCar"/>
    <w:uiPriority w:val="99"/>
    <w:semiHidden/>
    <w:rsid w:val="004536C2"/>
    <w:rPr>
      <w:b/>
      <w:bCs/>
      <w:sz w:val="20"/>
      <w:szCs w:val="20"/>
      <w:lang w:val="en-GB"/>
    </w:rPr>
  </w:style>
  <w:style w:type="paragraph" w:styleId="Prrafodelista">
    <w:name w:val="List Paragraph"/>
    <w:basedOn w:val="Normal"/>
    <w:uiPriority w:val="34"/>
    <w:qFormat/>
    <w:rsid w:val="004536C2"/>
    <w:pPr>
      <w:spacing w:after="200" w:line="276" w:lineRule="auto"/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4536C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536C2"/>
    <w:rPr>
      <w:sz w:val="20"/>
      <w:szCs w:val="20"/>
      <w:lang w:val="en-GB"/>
    </w:rPr>
  </w:style>
  <w:style w:type="character" w:styleId="Refdenotaalpie">
    <w:name w:val="footnote reference"/>
    <w:basedOn w:val="Fuentedeprrafopredeter"/>
    <w:uiPriority w:val="99"/>
    <w:unhideWhenUsed/>
    <w:rsid w:val="004536C2"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4536C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536C2"/>
    <w:rPr>
      <w:lang w:val="en-GB"/>
    </w:rPr>
  </w:style>
  <w:style w:type="paragraph" w:styleId="Piedepgina">
    <w:name w:val="footer"/>
    <w:basedOn w:val="Normal"/>
    <w:link w:val="PiedepginaCar"/>
    <w:uiPriority w:val="99"/>
    <w:unhideWhenUsed/>
    <w:rsid w:val="004536C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536C2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ar"/>
    <w:rsid w:val="004536C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4536C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4536C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4536C2"/>
    <w:rPr>
      <w:rFonts w:ascii="Calibri" w:hAnsi="Calibri" w:cs="Calibri"/>
      <w:noProof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4536C2"/>
    <w:rPr>
      <w:sz w:val="16"/>
      <w:szCs w:val="16"/>
    </w:rPr>
  </w:style>
  <w:style w:type="paragraph" w:styleId="Descripcin">
    <w:name w:val="caption"/>
    <w:basedOn w:val="Normal"/>
    <w:next w:val="Normal"/>
    <w:uiPriority w:val="35"/>
    <w:unhideWhenUsed/>
    <w:qFormat/>
    <w:rsid w:val="004536C2"/>
    <w:pPr>
      <w:spacing w:after="200" w:line="240" w:lineRule="auto"/>
    </w:pPr>
    <w:rPr>
      <w:i/>
      <w:iCs/>
      <w:color w:val="44546A" w:themeColor="text2"/>
      <w:sz w:val="18"/>
      <w:szCs w:val="18"/>
      <w:lang w:val="de-DE"/>
    </w:rPr>
  </w:style>
  <w:style w:type="paragraph" w:styleId="Revisin">
    <w:name w:val="Revision"/>
    <w:hidden/>
    <w:uiPriority w:val="99"/>
    <w:semiHidden/>
    <w:rsid w:val="004536C2"/>
    <w:pPr>
      <w:spacing w:after="0" w:line="240" w:lineRule="auto"/>
    </w:pPr>
  </w:style>
  <w:style w:type="character" w:customStyle="1" w:styleId="docsum-journal-citation">
    <w:name w:val="docsum-journal-citation"/>
    <w:basedOn w:val="Fuentedeprrafopredeter"/>
    <w:rsid w:val="004536C2"/>
  </w:style>
  <w:style w:type="character" w:styleId="Mencinsinresolver">
    <w:name w:val="Unresolved Mention"/>
    <w:basedOn w:val="Fuentedeprrafopredeter"/>
    <w:uiPriority w:val="99"/>
    <w:semiHidden/>
    <w:unhideWhenUsed/>
    <w:rsid w:val="004536C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12388</Words>
  <Characters>68138</Characters>
  <Application>Microsoft Office Word</Application>
  <DocSecurity>0</DocSecurity>
  <Lines>567</Lines>
  <Paragraphs>160</Paragraphs>
  <ScaleCrop>false</ScaleCrop>
  <Company/>
  <LinksUpToDate>false</LinksUpToDate>
  <CharactersWithSpaces>80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Rodríguez Sánchez -UCJC-</dc:creator>
  <cp:keywords/>
  <dc:description/>
  <cp:lastModifiedBy>Beatriz Rodríguez Sánchez -UCJC-</cp:lastModifiedBy>
  <cp:revision>1</cp:revision>
  <dcterms:created xsi:type="dcterms:W3CDTF">2021-02-25T18:50:00Z</dcterms:created>
  <dcterms:modified xsi:type="dcterms:W3CDTF">2021-02-25T18:50:00Z</dcterms:modified>
</cp:coreProperties>
</file>